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8AE2F" w14:textId="0C8F73C7" w:rsidR="00F014E1" w:rsidRDefault="00B578BC" w:rsidP="00854066">
      <w:pPr>
        <w:ind w:left="227" w:firstLine="0"/>
      </w:pPr>
      <w:r w:rsidRPr="00854066">
        <w:t xml:space="preserve">Engineering education: </w:t>
      </w:r>
      <w:r w:rsidR="005854A6" w:rsidRPr="00854066">
        <w:t>e</w:t>
      </w:r>
      <w:r w:rsidR="002458A0" w:rsidRPr="00854066">
        <w:t>xploring</w:t>
      </w:r>
      <w:r w:rsidRPr="00854066">
        <w:t xml:space="preserve"> group projects </w:t>
      </w:r>
      <w:r w:rsidR="002458A0" w:rsidRPr="00854066">
        <w:t>to teach</w:t>
      </w:r>
      <w:r w:rsidRPr="00854066">
        <w:t xml:space="preserve"> innovative automotive topics</w:t>
      </w:r>
    </w:p>
    <w:p w14:paraId="7659571B" w14:textId="77777777" w:rsidR="00854066" w:rsidRPr="00854066" w:rsidRDefault="00854066" w:rsidP="00854066">
      <w:pPr>
        <w:ind w:left="227" w:firstLine="0"/>
      </w:pPr>
    </w:p>
    <w:p w14:paraId="43FF10F3" w14:textId="21028AB0" w:rsidR="00F014E1" w:rsidRPr="00854066" w:rsidRDefault="005E2C28" w:rsidP="00854066">
      <w:pPr>
        <w:ind w:left="227" w:firstLine="0"/>
      </w:pPr>
      <w:r w:rsidRPr="00854066">
        <w:t xml:space="preserve">Henrique </w:t>
      </w:r>
      <w:r w:rsidR="00C76925" w:rsidRPr="00854066">
        <w:t>d</w:t>
      </w:r>
      <w:r w:rsidRPr="00854066">
        <w:t>e Carvalho Pinheiro</w:t>
      </w:r>
      <w:r w:rsidR="00B578BC" w:rsidRPr="00854066">
        <w:t xml:space="preserve"> [0000-0001-8116-336X] and</w:t>
      </w:r>
      <w:r w:rsidR="00B861DF" w:rsidRPr="00854066">
        <w:t xml:space="preserve"> </w:t>
      </w:r>
      <w:proofErr w:type="spellStart"/>
      <w:r w:rsidR="00B861DF" w:rsidRPr="00854066">
        <w:t>Massimiliana</w:t>
      </w:r>
      <w:proofErr w:type="spellEnd"/>
      <w:r w:rsidR="00B861DF" w:rsidRPr="00854066">
        <w:t xml:space="preserve"> </w:t>
      </w:r>
      <w:proofErr w:type="spellStart"/>
      <w:r w:rsidR="00B861DF" w:rsidRPr="00854066">
        <w:t>Carello</w:t>
      </w:r>
      <w:proofErr w:type="spellEnd"/>
      <w:r w:rsidR="00B861DF" w:rsidRPr="00854066">
        <w:t xml:space="preserve"> </w:t>
      </w:r>
      <w:r w:rsidR="00856928" w:rsidRPr="00854066">
        <w:t>[0000-0003-2322-0340]</w:t>
      </w:r>
    </w:p>
    <w:p w14:paraId="2B3A05E2" w14:textId="01CE162B" w:rsidR="00F014E1" w:rsidRPr="00854066" w:rsidRDefault="00B714B9" w:rsidP="00854066">
      <w:pPr>
        <w:ind w:left="227" w:firstLine="0"/>
      </w:pPr>
      <w:r w:rsidRPr="00854066">
        <w:t>Mechanical and Aerospace Engineering Department -</w:t>
      </w:r>
      <w:r w:rsidR="00F657C2" w:rsidRPr="00854066">
        <w:t xml:space="preserve"> </w:t>
      </w:r>
      <w:proofErr w:type="spellStart"/>
      <w:r w:rsidR="005E2C28" w:rsidRPr="00854066">
        <w:t>Politecnico</w:t>
      </w:r>
      <w:proofErr w:type="spellEnd"/>
      <w:r w:rsidR="005E2C28" w:rsidRPr="00854066">
        <w:t xml:space="preserve"> di Torino, Italy</w:t>
      </w:r>
    </w:p>
    <w:p w14:paraId="6C006D24" w14:textId="67B14CC9" w:rsidR="00F014E1" w:rsidRDefault="00E54AD3" w:rsidP="00854066">
      <w:pPr>
        <w:ind w:left="227" w:firstLine="0"/>
      </w:pPr>
      <w:hyperlink r:id="rId8" w:history="1">
        <w:r w:rsidR="00854066" w:rsidRPr="006732F2">
          <w:rPr>
            <w:rStyle w:val="Hyperlink"/>
          </w:rPr>
          <w:t>henrique.decarvalho@polito.it</w:t>
        </w:r>
      </w:hyperlink>
    </w:p>
    <w:p w14:paraId="418F5976" w14:textId="77777777" w:rsidR="00854066" w:rsidRPr="00854066" w:rsidRDefault="00854066" w:rsidP="00854066">
      <w:pPr>
        <w:ind w:left="227" w:firstLine="0"/>
      </w:pPr>
    </w:p>
    <w:p w14:paraId="45216384" w14:textId="17DBA831" w:rsidR="00D6300A" w:rsidRDefault="00F014E1" w:rsidP="00854066">
      <w:pPr>
        <w:ind w:left="227" w:firstLine="0"/>
      </w:pPr>
      <w:r w:rsidRPr="00854066">
        <w:t xml:space="preserve">Abstract. </w:t>
      </w:r>
      <w:r w:rsidR="00B578BC" w:rsidRPr="00854066">
        <w:t xml:space="preserve">Education in STEM is usually focused on </w:t>
      </w:r>
      <w:r w:rsidR="00D6300A" w:rsidRPr="00854066">
        <w:t xml:space="preserve">vast </w:t>
      </w:r>
      <w:r w:rsidR="00B578BC" w:rsidRPr="00854066">
        <w:t xml:space="preserve">theoretical background and </w:t>
      </w:r>
      <w:r w:rsidR="00EA3581" w:rsidRPr="00854066">
        <w:t xml:space="preserve">the </w:t>
      </w:r>
      <w:r w:rsidR="00B578BC" w:rsidRPr="00854066">
        <w:t xml:space="preserve">development of </w:t>
      </w:r>
      <w:r w:rsidR="00856928" w:rsidRPr="00854066">
        <w:t xml:space="preserve">strong mathematical skills, however with the </w:t>
      </w:r>
      <w:r w:rsidR="00EA3581" w:rsidRPr="00854066">
        <w:t>deep progress in data availability and the digital revolution,</w:t>
      </w:r>
      <w:r w:rsidR="00856928" w:rsidRPr="00854066">
        <w:t xml:space="preserve"> also the education field should adapt to meet new challenges and goals.</w:t>
      </w:r>
      <w:r w:rsidR="002458A0" w:rsidRPr="00854066">
        <w:t xml:space="preserve"> </w:t>
      </w:r>
      <w:r w:rsidR="00D6300A" w:rsidRPr="00854066">
        <w:t>Some of the desired outcomes of a modern engineering education system is the preparation of the students to a dynamic workplace, in which they will face unknown and uncertain challenges, and to achieve such preparation it is essential to learn how to approach a problem related to innovation, how to identify the key issues of the argument and how to organize and present insights on the topic.</w:t>
      </w:r>
      <w:r w:rsidR="002458A0" w:rsidRPr="00854066">
        <w:t xml:space="preserve"> </w:t>
      </w:r>
      <w:r w:rsidR="00D6300A" w:rsidRPr="00854066">
        <w:t xml:space="preserve">This paper proposes an analysis of a teaching methodology tested between 2019 and 2021, in which the students of the Automotive Engineering course developed group projects on innovation-related topics of the sector. The structure of the course and projects is presented as well as the main results achieved during the period. </w:t>
      </w:r>
    </w:p>
    <w:p w14:paraId="60D02C3A" w14:textId="77777777" w:rsidR="00854066" w:rsidRPr="00854066" w:rsidRDefault="00854066" w:rsidP="00854066">
      <w:pPr>
        <w:ind w:left="227" w:firstLine="0"/>
      </w:pPr>
    </w:p>
    <w:p w14:paraId="05AB5E73" w14:textId="21147A4E" w:rsidR="00F014E1" w:rsidRPr="00854066" w:rsidRDefault="00F014E1" w:rsidP="00854066">
      <w:pPr>
        <w:ind w:left="227" w:firstLine="0"/>
      </w:pPr>
      <w:r w:rsidRPr="00854066">
        <w:t xml:space="preserve">Keywords: </w:t>
      </w:r>
      <w:r w:rsidR="00B10560" w:rsidRPr="00854066">
        <w:t>Automotive,</w:t>
      </w:r>
      <w:r w:rsidR="00F536AD" w:rsidRPr="00854066">
        <w:t xml:space="preserve"> mechanical,</w:t>
      </w:r>
      <w:r w:rsidR="00B10560" w:rsidRPr="00854066">
        <w:t xml:space="preserve"> education in engineering, </w:t>
      </w:r>
      <w:r w:rsidR="00F536AD" w:rsidRPr="00854066">
        <w:t xml:space="preserve">innovation, </w:t>
      </w:r>
      <w:r w:rsidR="00B10560" w:rsidRPr="00854066">
        <w:t>educational, teamwork project</w:t>
      </w:r>
      <w:r w:rsidR="002F11AB" w:rsidRPr="00854066">
        <w:t>.</w:t>
      </w:r>
    </w:p>
    <w:p w14:paraId="358DC28A" w14:textId="77777777" w:rsidR="00854066" w:rsidRDefault="00854066" w:rsidP="00854066">
      <w:pPr>
        <w:ind w:left="227" w:firstLine="0"/>
      </w:pPr>
    </w:p>
    <w:p w14:paraId="1A531209" w14:textId="4B166782" w:rsidR="00F014E1" w:rsidRDefault="00F014E1" w:rsidP="00854066">
      <w:pPr>
        <w:ind w:left="227" w:firstLine="0"/>
      </w:pPr>
      <w:r w:rsidRPr="00854066">
        <w:t>Introduction</w:t>
      </w:r>
    </w:p>
    <w:p w14:paraId="2DFFD836" w14:textId="77777777" w:rsidR="00854066" w:rsidRPr="00854066" w:rsidRDefault="00854066" w:rsidP="00854066">
      <w:pPr>
        <w:ind w:left="227" w:firstLine="0"/>
      </w:pPr>
    </w:p>
    <w:p w14:paraId="44CC2E10" w14:textId="5A8C66D3" w:rsidR="00B37FD9" w:rsidRPr="00854066" w:rsidRDefault="00680B46" w:rsidP="00854066">
      <w:pPr>
        <w:ind w:left="227" w:firstLine="0"/>
      </w:pPr>
      <w:r w:rsidRPr="00854066">
        <w:t xml:space="preserve">The automotive sector, as well as many others in the industry, is passing through deep changes and the research/work fields </w:t>
      </w:r>
      <w:r w:rsidR="009B3726" w:rsidRPr="00854066">
        <w:t xml:space="preserve">constantly </w:t>
      </w:r>
      <w:r w:rsidRPr="00854066">
        <w:t>require new skills and attitudes from the engineers, technicians, and other STEM new laureates.</w:t>
      </w:r>
      <w:r w:rsidR="000C67E6" w:rsidRPr="00854066">
        <w:t xml:space="preserve"> </w:t>
      </w:r>
      <w:r w:rsidR="00B37FD9" w:rsidRPr="00854066">
        <w:t>The STEM courses, and even more deeply the engineering ones, should be fast in the adoption of new teaching and didactic techniques to keep up with this evolution and continue to supply well prepared professionals and scientists. However, it is not evident that the universities have adapted quickly to the modern world.</w:t>
      </w:r>
    </w:p>
    <w:p w14:paraId="54580AD1" w14:textId="6B5B4FC4" w:rsidR="00B37FD9" w:rsidRPr="00854066" w:rsidRDefault="000C67E6" w:rsidP="00854066">
      <w:pPr>
        <w:ind w:left="227" w:firstLine="0"/>
      </w:pPr>
      <w:r w:rsidRPr="00854066">
        <w:t xml:space="preserve">Few examples of modern concepts such as gamification </w:t>
      </w:r>
      <w:r w:rsidRPr="00854066">
        <w:fldChar w:fldCharType="begin"/>
      </w:r>
      <w:r w:rsidRPr="00854066">
        <w:instrText xml:space="preserve"> ADDIN ZOTERO_ITEM CSL_CITATION {"citationID":"WqxlPpxu","properties":{"formattedCitation":"[1]","plainCitation":"[1]","noteIndex":0},"citationItems":[{"id":1853,"uris":["http://zotero.org/groups/1212598/items/9PLHMZR9"],"itemData":{"id":1853,"type":"paper-conference","abstract":"The paper makes insight in the current efforts of the universities to implement and perform practical knowledge to the engineering students in the business in a new economy of the new millennium and project environment they are working after graduation. The university education should be up-front in following the changes in the company' strategy orientated towards projects with various types, sizes and categories. This challenge, especially in the engineering curricula, the universities and professors are faced with, needs their creative approach in delivering practical knowledge and skills to the young professionals that will be needed in their workplace. The examples of introducing gamification method in solving assignments at FEIT are presented and analyzed, as an positive experience for both students and professors.","container-title":"IEEE EUROCON 2019 -18th International Conference on Smart Technologies","DOI":"10.1109/EUROCON.2019.8861900","event":"IEEE EUROCON 2019 -18th International Conference on Smart Technologies","page":"1-4","source":"IEEE Xplore","title":"Gamification for Practical Engineering Education in Project and Risk Management","author":[{"family":"Fustik","given":"Vangel"},{"family":"Rogleva","given":"Nevenka Kiteva"},{"family":"Petrova","given":"Natalija"}],"issued":{"date-parts":[["2019",7]]}}}],"schema":"https://github.com/citation-style-language/schema/raw/master/csl-citation.json"} </w:instrText>
      </w:r>
      <w:r w:rsidRPr="00854066">
        <w:fldChar w:fldCharType="separate"/>
      </w:r>
      <w:r w:rsidRPr="00854066">
        <w:t>[1]</w:t>
      </w:r>
      <w:r w:rsidRPr="00854066">
        <w:fldChar w:fldCharType="end"/>
      </w:r>
      <w:r w:rsidRPr="00854066">
        <w:t xml:space="preserve"> and active learning </w:t>
      </w:r>
      <w:r w:rsidRPr="00854066">
        <w:fldChar w:fldCharType="begin"/>
      </w:r>
      <w:r w:rsidRPr="00854066">
        <w:instrText xml:space="preserve"> ADDIN ZOTERO_ITEM CSL_CITATION {"citationID":"OR4p2N21","properties":{"formattedCitation":"[2]","plainCitation":"[2]","noteIndex":0},"citationItems":[{"id":1850,"uris":["http://zotero.org/groups/1212598/items/CQZCNXJB"],"itemData":{"id":1850,"type":"article-journal","abstract":"Objective. To evaluate the impact on pharmacy students of a communication course, which used role-playing to develop active-learning skills.\nDesign. Students role-playing pharmacists in patient care scenarios were critiqued by students and pharmacist faculty members. Grading was performed using the rubric inspired by Bruce Berger’s Communication Skills for Pharmacists. Written skills were evaluated using student written critique questionnaires. Students completed precourse and postcourse self-assessment surveys. Preceptor evaluations were analyzed for course impact.\nAssessment. Students demonstrated improvement in oral skills based on role-play scores (45.87/50) after practice sessions. The average score based on the student questionnaire was 9.31/10. Gain was demonstrated in all defined course objectives. Impact on introductory pharmacy practice experience (IPPE) communication objectives was insignificant. Student evaluations for course and teaching strategy reflected a high average.\nConclusion. Study results demonstrated improvement in oral and written communication skills that may help improve interprofessional teamwork between pharmacists and other health care providers.","container-title":"American Journal of Pharmaceutical Education","DOI":"10.5688/ajpe79344","ISSN":"0002-9459, 1553-6467","issue":"3","journalAbbreviation":"AJPE","language":"en","note":"publisher: American Journal of Pharmaceutical Education\nsection: INSTRUCTIONAL DESIGN AND ASSESSMENT","source":"www.ajpe.org","title":"Developing Pharmacy Student Communication Skills through Role-Playing and Active Learning","URL":"https://www.ajpe.org/content/79/3/44","volume":"79","author":[{"family":"Adrian","given":"Julie Ann Luiz"},{"family":"Zeszotarski","given":"Paula"},{"family":"Ma","given":"Carolyn"}],"accessed":{"date-parts":[["2022",4,12]]},"issued":{"date-parts":[["2015",4,25]]}}}],"schema":"https://github.com/citation-style-language/schema/raw/master/csl-citation.json"} </w:instrText>
      </w:r>
      <w:r w:rsidRPr="00854066">
        <w:fldChar w:fldCharType="separate"/>
      </w:r>
      <w:r w:rsidRPr="00854066">
        <w:t>[2]</w:t>
      </w:r>
      <w:r w:rsidRPr="00854066">
        <w:fldChar w:fldCharType="end"/>
      </w:r>
      <w:r w:rsidRPr="00854066">
        <w:t xml:space="preserve"> can be found in literature as well as i</w:t>
      </w:r>
      <w:r w:rsidR="009B3726" w:rsidRPr="00854066">
        <w:t xml:space="preserve">nteresting strategies put in place in extra-curricular activities </w:t>
      </w:r>
      <w:r w:rsidR="009B3726" w:rsidRPr="00854066">
        <w:fldChar w:fldCharType="begin"/>
      </w:r>
      <w:r w:rsidRPr="00854066">
        <w:instrText xml:space="preserve"> ADDIN ZOTERO_ITEM CSL_CITATION {"citationID":"HJX3ls1H","properties":{"formattedCitation":"[3], [4]","plainCitation":"[3], [4]","noteIndex":0},"citationItems":[{"id":1842,"uris":["http://zotero.org/groups/1212598/items/6THVKM9I"],"itemData":{"id":1842,"type":"paper-conference","abstract":"The paper presents an innovative and multidisciplinary method for teaching how to design a low consumption vehicle point out at the Politecnico of Torino thanks to the application cases of the Team H2politO.","container-title":"Proceedings of I4SDG Workshop 2021","DOI":"10.1007/978-3-030-87383-7_69","event-place":"Cham","ISBN":"978-3-030-87383-7","language":"en","page":"641-650","publisher":"Springer International Publishing","publisher-place":"Cham","source":"Springer Link","title":"Innovative and Multidisciplinary Teaching to Design a Low Consumption Vehicle","author":[{"family":"Carello","given":"Massimiliana"}],"editor":[{"family":"Quaglia","given":"Giuseppe"},{"family":"Gasparetto","given":"Alessandro"},{"family":"Petuya","given":"Victor"},{"family":"Carbone","given":"Giuseppe"}],"issued":{"date-parts":[["2022"]]}},"label":"page"},{"id":1282,"uris":["http://zotero.org/groups/1212598/items/WNMIUY93"],"itemData":{"id":1282,"type":"chapter","abstract":"The paper presents an innovative way to teach point out at the Politecnico of Torino thanks to the creation, ten year ago, of the Team H2politO. The interdisciplinary Team, made by students, give an opportunity to tackle a “new teaching”, different from the traditional one, which provides a lecturer in classroom, more innovative with protagonist students able to cope with technical problems too complex, such as those who, from the moment of graduation, will have to face the business world. The challenge of the Team is design, build and assembly a working vehicle prototype to participate to an International student competition (Shell Eco-marathon) with a goal: global efficiency to obtain low consumption results.","container-title":"New Trends in Educational Activity in the Field of Mechanism and Machine Theory","edition":"Prof. J.C. García-Prada Prof. Dr. C. Castejón","ISBN":"978-3-030-00107-0","language":"en","publisher":"Springer International Publishing","source":"www.springerprofessional.de","title":"Innovative and Multidisciplinary Teaching Through the Design and Construction of Low Consumption Vehicles for International Competitions","URL":"https://doi.org/10.1007/978-3-030-00108-7_9","author":[{"family":"Carello","given":"Massimiliana"}],"accessed":{"date-parts":[["2020",6,16]]},"issued":{"date-parts":[["2019"]]}},"label":"page"}],"schema":"https://github.com/citation-style-language/schema/raw/master/csl-citation.json"} </w:instrText>
      </w:r>
      <w:r w:rsidR="009B3726" w:rsidRPr="00854066">
        <w:fldChar w:fldCharType="separate"/>
      </w:r>
      <w:r w:rsidRPr="00854066">
        <w:t>[3,</w:t>
      </w:r>
      <w:r w:rsidR="00F0490C" w:rsidRPr="00854066">
        <w:t xml:space="preserve"> </w:t>
      </w:r>
      <w:r w:rsidRPr="00854066">
        <w:t>4]</w:t>
      </w:r>
      <w:r w:rsidR="009B3726" w:rsidRPr="00854066">
        <w:fldChar w:fldCharType="end"/>
      </w:r>
      <w:r w:rsidR="009B3726" w:rsidRPr="00854066">
        <w:t xml:space="preserve"> </w:t>
      </w:r>
      <w:r w:rsidR="005419A9" w:rsidRPr="00854066">
        <w:t>and</w:t>
      </w:r>
      <w:r w:rsidR="009B3726" w:rsidRPr="00854066">
        <w:t xml:space="preserve"> student competitions </w:t>
      </w:r>
      <w:r w:rsidR="009B3726" w:rsidRPr="00854066">
        <w:fldChar w:fldCharType="begin"/>
      </w:r>
      <w:r w:rsidRPr="00854066">
        <w:instrText xml:space="preserve"> ADDIN ZOTERO_ITEM CSL_CITATION {"citationID":"BjPLYMdJ","properties":{"formattedCitation":"[5]\\uc0\\u8211{}[9]","plainCitation":"[5]–[9]","noteIndex":0},"citationItems":[{"id":1506,"uris":["http://zotero.org/groups/1212598/items/GZPXR9NT"],"itemData":{"id":1506,"type":"article-journal","abstract":"This paper presents a Fuel Cell Electric Vehicle (FCEV) powertrain development and optimization, aiming to minimize hydrogen consumption. The vehicle is a prototype that run at the Shell Eco-marathon race and its powertrain is composed by a PEM fuel cell, supercapacitors and a DC electric motor. The supercapacitors serve as an energy buffer to satisfy the load peaks requested by the electric motor, allowing a smoother (and closer to a stationary application) working condition for the fuel cell. Thus, the fuel cell can achieve higher efficiency rates and the fuel consumption is minimized.\nSeveral models of the powertrain were developed using MATLAB-Simulink and then experimentally validated in laboratory and on the track. The proposed models allow to evaluate two main arrangements between fuel cell and supercapacitors: 1) through a DC/DC converter that sets the FC current to a desired value; 2) using a direct parallel connection between fuel cell and supercapacitors.\nThe results obtained with the direct parallel connection (with the appropriate sizing of the overall capacity) have highlighted a significant efficiency advantage, while the DC/DC converter insertion enables an improved control of the fuel cell current and requires a smaller capacitance.\nFurthermore, a sizing methodology for the supercapacitors capacitance is proposed for both layouts: with the DC/DC converter it mainly depends on the energy range provided by supercapacitors to the electric motor, while in the direct parallel connection the supercapacitors sizing is outlined by concurrently evaluating the circuit’s predicted hydrogen consumption and granting the most suitable conditions to increase the fuel cell performance.\nFinally, the results obtained from the model were validated by comparing them with experimental data obtained in the laboratory and on the track.","container-title":"SAE International Journal of Advances and Current Practices in Mobility","DOI":"10.4271/2021-01-0734","issue":"6","journalAbbreviation":"SAE Int. J. Adv. &amp; Curr. Prac. in Mobility","note":"SAE WCX Digital Summit - SAE Technical Paper 2021-01-0734","page":"2878-2892","source":"DOI.org (Crossref)","title":"Design and Modelling of the Powertrain of a Hybrid Fuel Cell Electric Vehicle","volume":"3","author":[{"family":"Carello","given":"Massimiliana"},{"family":"Carvalho Pinheiro","given":"Henrique","non-dropping-particle":"de"},{"family":"Longega","given":"Leonardo"},{"family":"Di Napoli","given":"Luca"}],"issued":{"date-parts":[["2021",4,6]]}},"label":"page"},{"id":550,"uris":["http://zotero.org/groups/1212598/items/UY36RINU"],"itemData":{"id":550,"type":"article-journal","abstract":"This paper describes the design process of the monocoque for IDRAkronos, a three-wheeler hydrogen prototype focused on fuel efficiency, made to compete at the Shell Eco-Marathon event. The vehicle takes advantage of the lightweight and high mechanical performance of carbon fiber to achieve minimal mass and optimized fuel consumption. Based on previous experiences and background knowledge, the authors describe their work toward a design that integrates aerodynamic performance, style, structural resistance and stiffness. A portrayal of the objectives, load cases, simulations and production process&amp;mdash;that lead to a final vehicle winner of the Design Award and 1st place general at the 2016 competition&amp;mdash;is presented and discussed.","container-title":"Materials","DOI":"10.3390/ma12030332","issue":"3","language":"en","note":"number: 3\ncontainer-title: Materials","page":"332","source":"www.mdpi.com","title":"From Design to Manufacture of a Carbon Fiber Monocoque for a Three-Wheeler Vehicle Prototype","volume":"12","author":[{"family":"Messana","given":"Alessandro"},{"family":"Sisca","given":"Lorenzo"},{"family":"Ferraris","given":"Alessandro"},{"family":"Airale","given":"Andrea Giancarlo"},{"family":"Carvalho Pinheiro","given":"Henrique","non-dropping-particle":"de"},{"family":"Sanfilippo","given":"Pietro"},{"family":"Carello","given":"Massimiliana"}],"issued":{"date-parts":[["2019",1,22]]}},"label":"page"},{"id":293,"uris":["http://zotero.org/groups/1212598/items/C4PL9TCH"],"itemData":{"id":293,"type":"chapter","abstract":"The paper shows the design of a steering system of a hydrogen fuel cell three-wheeled vehicle, starting from the constrains made by the Shell Eco-marathon, the competition to which it must participate.","container-title":"Advances in Italian Mechanism Science","event-place":"Cham","ISBN":"978-3-030-03319-4","language":"en","note":"DOI: 10.1007/978-3-030-03320-0_10","page":"91-99","publisher":"Springer International Publishing","publisher-place":"Cham","source":"Crossref","title":"Steering System of a Low-Consumption Vehicle: From the Dynamics Analysis to the Design of the Wheel Assembly","title-short":"Steering System of a Low-Consumption Vehicle","URL":"http://link.springer.com/10.1007/978-3-030-03320-0_10","volume":"68","editor":[{"family":"Carbone","given":"Giuseppe"},{"family":"Gasparetto","given":"Alessandro"}],"author":[{"family":"Ferraris","given":"Alessandro"},{"family":"Messana","given":"Alessandro"},{"family":"Multari","given":"Daniele"},{"family":"Sisca","given":"Lorenzo"},{"family":"Airale","given":"Andrea Giancarlo"},{"family":"Carello","given":"Massimiliana"}],"accessed":{"date-parts":[["2018",12,4]]},"issued":{"date-parts":[["2019"]]}},"label":"page"},{"id":549,"uris":["http://zotero.org/groups/1212598/items/RAZL8EI7"],"itemData":{"id":549,"type":"article-journal","abstract":"Humidity and temperature have an essential influence on PEM fuel cell system performance. The water content within the polymeric membrane is important for enhancing proton conduction and achieving high efficiency of the system. The combination of non-stationary operation requests and the variability of environment conditions poses an important challenge to maintaining optimal membrane hydration. This paper presents a humidification and thermal control system, to prevent the membrane from drying. The main characteristics of such a device are small size and weight, compactness and robustness, easy implementation on commercial fuel cell, and low power consumption. In particular, the NTHS method was studied in a theoretical approach, tested and optimized in a laboratory and finally applied to a PEMFC of 1 kW that supplied energy for the prototype vehicle IDRA at the Shell Eco-Marathon competition. Using a specific electronic board, which controls several variables and decides the optimal reaction air flow rate, the NTHS was managed. Furthermore, the effects of membrane drying and electrode flooding were presented.","container-title":"Energies","DOI":"10.3390/en12091773","issue":"9","language":"en","note":"number: 9\ncontainer-title: Energies","page":"1773","source":"www.mdpi.com","title":"Nafion® Tubing Humidification System for Polymer Electrolyte Membrane Fuel Cells","volume":"12","author":[{"family":"Ferraris","given":"Alessandro"},{"family":"Messana","given":"Alessandro"},{"family":"Airale","given":"Andrea Giancarlo"},{"family":"Sisca","given":"Lorenzo"},{"family":"Carvalho Pinheiro","given":"Henrique","non-dropping-particle":"de"},{"family":"Zevola","given":"Francesco"},{"family":"Carello","given":"Massimiliana"}],"issued":{"date-parts":[["2019",5,10]]}},"label":"page"},{"id":291,"uris":["http://zotero.org/groups/1212598/items/MFD9HW82"],"itemData":{"id":291,"type":"article-journal","abstract":"The present paper describes the topology optimization of an aluminum wheel rim for IDRAkronos, a low consumption vehicle prototype that participates at the Shell Ecomarathon competition from 2016. The design of the previous rim (designed in 2015) was renewed according to the more severe new loads on the vehicle imposed by the change of the track. The main goals of the optimization were the increasing of the stiffness without additional mass of the rim. The accurate setting of the topological variables for the new rim made possible a reduction of displacements and stresses, respectively of 17% and 50%, compared to the previous version of the rim without increasing the mass of the wheel rim component.","container-title":"Computer-Aided Design and Applications","DOI":"10.14733/cadaps.2019.733-741","ISSN":"16864360","issue":"4","language":"en","note":"number: 4\ncontainer-title: Computer-Aided Design and Applications","page":"733-741","source":"Crossref","title":"Design, Optimization and Manufacturing of an Aluminum Wheel Rim for the IDRAkronos Vehicle Prototype","volume":"16","author":[{"family":"Messana","given":"Alessandro"},{"family":"Sisca","given":"Lorenzo"},{"family":"Getti","given":"Corinne"},{"family":"Malvindi","given":"Antonio"},{"family":"Ferraris","given":"Alessandro"},{"family":"Airale","given":"Andrea"},{"family":"Carello","given":"Massimiliana"}],"issued":{"date-parts":[["2018",11,28]]}},"label":"page"}],"schema":"https://github.com/citation-style-language/schema/raw/master/csl-citation.json"} </w:instrText>
      </w:r>
      <w:r w:rsidR="009B3726" w:rsidRPr="00854066">
        <w:fldChar w:fldCharType="separate"/>
      </w:r>
      <w:r w:rsidRPr="00854066">
        <w:t>[5</w:t>
      </w:r>
      <w:r w:rsidR="00B10560" w:rsidRPr="00854066">
        <w:t>,6,7,8,</w:t>
      </w:r>
      <w:r w:rsidRPr="00854066">
        <w:t>9]</w:t>
      </w:r>
      <w:r w:rsidR="009B3726" w:rsidRPr="00854066">
        <w:fldChar w:fldCharType="end"/>
      </w:r>
      <w:r w:rsidR="009B3726" w:rsidRPr="00854066">
        <w:t>, nevertheless this trend rarely transfers to official courses</w:t>
      </w:r>
      <w:r w:rsidRPr="00854066">
        <w:t xml:space="preserve"> </w:t>
      </w:r>
      <w:r w:rsidRPr="00854066">
        <w:fldChar w:fldCharType="begin"/>
      </w:r>
      <w:r w:rsidRPr="00854066">
        <w:instrText xml:space="preserve"> ADDIN ZOTERO_ITEM CSL_CITATION {"citationID":"dWnACEFQ","properties":{"formattedCitation":"[10], [11]","plainCitation":"[10], [11]","noteIndex":0},"citationItems":[{"id":1848,"uris":["http://zotero.org/groups/1212598/items/D9ES995J"],"itemData":{"id":1848,"type":"chapter","abstract":"Engineers play a key role in our societal development, contributing to and enabling initiatives that drive economic progress, enhance social and physical infrastructures, and inspire the changes that improve our quality of life. Simultaneously, industry and manufacturing are facing unprecedented challenges due to globalization and distributed manufacturing. As a result, the business environment of manufacturing enterprises is characterized by continuous change and increasing complexity. The challenges for companies arise not only from the need for flexible technical solutions, but also from managing complex socio-technical systems, and contribute tangibly to the sustainable development of manufacturing and the environment. Researchers and graduates with the ability to understand both complex technological processes and the creative arts and social skills are increasingly sought after in today's industrial and business world in areas of: Manufacturing Management, Health and Service Sectors, Product Engineering and Technical Sales, Transportation and Logistics. Using their strong technical and communication skills, engineering managers oversee a variety of team-based activities. By focusing on the critical role of engineering in solving our most complex global issues, we aspire to make the profession more attractive to both male and female students.","container-title":"Advances in Sustainable Manufacturing","event-place":"Berlin, Heidelberg","ISBN":"978-3-642-20182-0","language":"en","note":"DOI: 10.1007/978-3-642-20183-7_2","page":"11-16","publisher":"Springer Berlin Heidelberg","publisher-place":"Berlin, Heidelberg","source":"DOI.org (Crossref)","title":"Future Trends in Engineering Education and Research","URL":"http://link.springer.com/10.1007/978-3-642-20183-7_2","editor":[{"family":"Seliger","given":"Günther"},{"family":"Khraisheh","given":"Marwan M.K."},{"family":"Jawahir","given":"I.S."}],"author":[{"family":"Maraghy","given":"W. H. El"}],"accessed":{"date-parts":[["2022",4,12]]},"issued":{"date-parts":[["2011"]]}},"label":"page"},{"id":1844,"uris":["http://zotero.org/groups/1212598/items/956ETKJY"],"itemData":{"id":1844,"type":"paper-conference","abstract":"Abstract: Engineering developments and innovations are being brought forward at an increasingly rapid rate, thereby forcing engineering educators to adapt to new realities. A reasoned response to such pressures is essential, because engineering education, and more broadly the engineering profession, advances best if challenges are identified early and well managed, opportunities are sought and where possible exploited beneficially, and speculation is made on future trends, based on logical assessments and reasoned arguments. In this article, the views of the presenter are described, based on his experiences as an engineering educator, administrator and practitioner, on future trends in engineering education, and on many related challenges and opportunities. This topic is of great importance because the advancement of engineering education is strongly influenced by its challenges and opportunities, as well as by future trends. The objective of the presentation is to improve engineering education by increasing awareness of these topics among engineering educators and others, and promoting active consideration and debate of potential actions in response to these issues.","container-title":"Proc. of 13th WSEAS Conference on Engineering Education","page":"22–24","source":"CiteSeer","title":"Engineering Education: Future Trends and Advances","title-short":"Engineering Education","author":[{"family":"Rosen","given":"Marc A."}],"issued":{"date-parts":[["2009"]]}},"label":"page"}],"schema":"https://github.com/citation-style-language/schema/raw/master/csl-citation.json"} </w:instrText>
      </w:r>
      <w:r w:rsidRPr="00854066">
        <w:fldChar w:fldCharType="separate"/>
      </w:r>
      <w:r w:rsidRPr="00854066">
        <w:t>[10], [11]</w:t>
      </w:r>
      <w:r w:rsidRPr="00854066">
        <w:fldChar w:fldCharType="end"/>
      </w:r>
      <w:r w:rsidRPr="00854066">
        <w:t xml:space="preserve">. </w:t>
      </w:r>
      <w:r w:rsidR="00B37FD9" w:rsidRPr="00854066">
        <w:t>New concepts, essential to the automotive sector, such as Electrification</w:t>
      </w:r>
      <w:r w:rsidR="009B3726" w:rsidRPr="00854066">
        <w:t xml:space="preserve"> </w:t>
      </w:r>
      <w:r w:rsidR="009B3726" w:rsidRPr="00854066">
        <w:fldChar w:fldCharType="begin"/>
      </w:r>
      <w:r w:rsidRPr="00854066">
        <w:instrText xml:space="preserve"> ADDIN ZOTERO_ITEM CSL_CITATION {"citationID":"90jnm9ED","properties":{"formattedCitation":"[12]","plainCitation":"[12]","noteIndex":0},"citationItems":[{"id":1350,"uris":["http://zotero.org/groups/1212598/items/8E8TRR8R"],"itemData":{"id":1350,"type":"paper-conference","abstract":"This paper intends to present a novel full-vehicle numerical approach for in-wheel and on-board motor Battery Electric Vehicle (BEV) powertrain architectures, which overcomes the electrical and mechanical deficits widely present in the current literature. Namely, neglecting of the interaction between mechanical and electrical phenomena and its impact on the vehicle dynamic performance.\nA co-simulation approach is employed: whereas the mechanical systems and their interactions are simulated with Adams Car, the electrical phenomena are solved by MATLAB/Simulink. The investigation is conducted over a full throttle maneuver by monitoring a set of performance indicators.","DOI":"10.1115/DETC2020-22306","event":"ASME 2020 International Design Engineering Technical Conferences and Computers and Information in Engineering Conference","language":"en","publisher":"American Society of Mechanical Engineers Digital Collection","source":"asmedigitalcollection.asme.org","title":"Dynamic Performance Comparison Between In-Wheel and On-Board Motor Battery Electric Vehicles","URL":"https://asmedigitalcollection.asme.org/IDETC-CIE/proceedings/IDETC-CIE2020/83938/V004T04A013/1089874","author":[{"family":"Carvalho Pinheiro","given":"Henrique","non-dropping-particle":"de"},{"family":"Castro dos Santos","given":"Pedro Gabriel"},{"family":"Sisca","given":"Lorenzo"},{"family":"Scavuzzo","given":"Santo"},{"family":"Ferraris","given":"Alessandro"},{"family":"Airale","given":"Andrea Giancarlo"},{"family":"Carello","given":"Massimiliana"}],"accessed":{"date-parts":[["2020",11,10]]},"issued":{"date-parts":[["2020",11,3]]}},"label":"page"}],"schema":"https://github.com/citation-style-language/schema/raw/master/csl-citation.json"} </w:instrText>
      </w:r>
      <w:r w:rsidR="009B3726" w:rsidRPr="00854066">
        <w:fldChar w:fldCharType="separate"/>
      </w:r>
      <w:r w:rsidRPr="00854066">
        <w:t>[12]</w:t>
      </w:r>
      <w:r w:rsidR="009B3726" w:rsidRPr="00854066">
        <w:fldChar w:fldCharType="end"/>
      </w:r>
      <w:r w:rsidR="00B37FD9" w:rsidRPr="00854066">
        <w:t>, Autonomous Driving</w:t>
      </w:r>
      <w:r w:rsidR="009B3726" w:rsidRPr="00854066">
        <w:t xml:space="preserve"> </w:t>
      </w:r>
      <w:r w:rsidR="009B3726" w:rsidRPr="00854066">
        <w:fldChar w:fldCharType="begin"/>
      </w:r>
      <w:r w:rsidRPr="00854066">
        <w:instrText xml:space="preserve"> ADDIN ZOTERO_ITEM CSL_CITATION {"citationID":"j3wBsDw6","properties":{"formattedCitation":"[13], [14]","plainCitation":"[13], [14]","noteIndex":0},"citationItems":[{"id":1342,"uris":["http://zotero.org/groups/1212598/items/7FXU42QW"],"itemData":{"id":1342,"type":"paper-conference","abstract":"For an effective study of specific driving scenarios, in particular related to overtaking manoeuvres, developing well-thought-out manoeuvre databases from the acquired data will greatly improve the analysis process. The key point being that identifying clearly the studied scenario and clustering the manoeuvres based on specific sub-cases of this will bring an extra dimension of information that allows to visualise existing correlations between a given set of conditions and the manoeuvres performed under them. This paper expands on how to obtain these databases starting from only from overtaken manoeuvres extracted from experimental data. Consisting in two main procedures, the manoeuvre classification itself, in which a hybrid-classifier that combines both supervised and unsupervised algorithms generates the scenario sub-cases, and the database compilation stage, in where it displays the different types of databases that can be created, based on the aim of the study.","collection-title":"Mechanisms and Machine Science","container-title":"Advances in Italian Mechanism Science","DOI":"10.1007/978-3-030-55807-9_87","ISBN":"978-3-030-55807-9","language":"en","page":"786-794","publisher":"Springer","source":"Springer Link","title":"Autonomous Driving Scenario Generation in Overtake Manoeuvres Through Data Fusion","author":[{"family":"Carvalho Pinheiro","given":"Henrique","non-dropping-particle":"de"},{"family":"Cruz Stanke","given":"Diego"},{"family":"Ferraris","given":"Alessandro"},{"family":"Carello","given":"Massimiliana"},{"family":"Gabiati","given":"Giovanni"},{"family":"Camuffo","given":"Isabella"},{"family":"Grillo","given":"Massimo"}],"editor":[{"family":"Niola","given":"Vincenzo"},{"family":"Gasparetto","given":"Alessandro"}],"issued":{"date-parts":[["2021"]]}},"label":"page"},{"id":488,"uris":["http://zotero.org/groups/1212598/items/UTXVUT44"],"itemData":{"id":488,"type":"paper-conference","container-title":"WCX SAE World Congress Experience","DOI":"10.4271/2020-01-1036","language":"en","page":"SAE Technical Paper 2020-01-1036","source":"Crossref","title":"Human-Driving Highway Overtake and Its Perceived Comfort: Correlational Study Using Data Fusion","title-short":"Human-Driving Highway Overtake and Its Perceived Comfort","URL":"https://www.sae.org/content/2020-01-1036/","author":[{"family":"Carello","given":"Massimiliana"},{"family":"Ferraris","given":"Alessandro"},{"family":"Carvalho Pinheiro","given":"Henrique","non-dropping-particle":"de"},{"family":"Cruz Stanke","given":"Diego"},{"family":"Gabiati","given":"Giovanni"},{"family":"Camuffo","given":"Isabella"},{"family":"Grillo","given":"Massimo"}],"accessed":{"date-parts":[["2020",4,17]]},"issued":{"date-parts":[["2020",4,14]]}},"label":"page"}],"schema":"https://github.com/citation-style-language/schema/raw/master/csl-citation.json"} </w:instrText>
      </w:r>
      <w:r w:rsidR="009B3726" w:rsidRPr="00854066">
        <w:fldChar w:fldCharType="separate"/>
      </w:r>
      <w:r w:rsidRPr="00854066">
        <w:t>[13,</w:t>
      </w:r>
      <w:r w:rsidR="00F0490C" w:rsidRPr="00854066">
        <w:t xml:space="preserve"> </w:t>
      </w:r>
      <w:r w:rsidRPr="00854066">
        <w:t>14]</w:t>
      </w:r>
      <w:r w:rsidR="009B3726" w:rsidRPr="00854066">
        <w:fldChar w:fldCharType="end"/>
      </w:r>
      <w:r w:rsidR="00B37FD9" w:rsidRPr="00854066">
        <w:t>, Lightweight Design</w:t>
      </w:r>
      <w:r w:rsidR="009B3726" w:rsidRPr="00854066">
        <w:t xml:space="preserve"> </w:t>
      </w:r>
      <w:r w:rsidR="009B3726" w:rsidRPr="00854066">
        <w:fldChar w:fldCharType="begin"/>
      </w:r>
      <w:r w:rsidRPr="00854066">
        <w:instrText xml:space="preserve"> ADDIN ZOTERO_ITEM CSL_CITATION {"citationID":"hQECZUyB","properties":{"formattedCitation":"[15], [16]","plainCitation":"[15], [16]","noteIndex":0},"citationItems":[{"id":255,"uris":["http://zotero.org/groups/1212598/items/5KU6PQCC"],"itemData":{"id":255,"type":"paper-conference","abstract":"This paper presents the computational analysis of the frame flexibility influence on the dynamics of light commercial vehicles. The goal is deter-mine the handling performance influence of a lightweight aluminum rear frame pre-design and its comparison with the original steel body behaviour. A biblio-graphical review points out FEM and Multibody computational integration as the best way of approaching the problem and a theoretical analysis highlights the main handling related issues originated from the flexibility of the body. Simplified FEM models are constructed using Hypermesh in order to obtain the static torsional stiffness and the vibration modes and frequencies below 100 Hz. This reduced model is included in the Multi-body simulation in Adams/Car, where four different full-vehicle models are built – rigid and flexible body versions of the original vehicle and of the aluminum design. To draw the conclusions, these models are submitted to three different dynamic maneuvers: constant radius curve, step steering, and pothole encountering. The results point out the importance of the body flexibility inclusion in the vehicular dynamic studies of light commercial vehicles and about the changes required to the aluminum frame in order to assure better dynamic performance of the vehicle.","collection-title":"Mechanisms and Machine Science","container-title":"Advances in Mechanism and Machine Science","DOI":"10.1007/978-3-030-20131-9_307","ISBN":"978-3-030-20131-9","language":"en","note":"container-title: Advances in Mechanism and Machine Science","page":"3117-3126","publisher":"Springer International Publishing","source":"Springer Link","title":"Computational Analysis of Body Stiffness Influence on the Dynamics of Light Commercial Vehicles","author":[{"family":"Carvalho Pinheiro","given":"Henrique","non-dropping-particle":"de"},{"family":"Messana","given":"Alessandro"},{"family":"Sisca","given":"Lorenzo"},{"family":"Ferraris","given":"Alessandro"},{"family":"Airale","given":"Andrea Giancarlo"},{"family":"Carello","given":"Massimiliana"}],"editor":[{"family":"Uhl","given":"Tadeusz"}],"issued":{"date-parts":[["2019"]]}},"label":"page"},{"id":1504,"uris":["http://zotero.org/groups/1212598/items/IFYIT3E6"],"itemData":{"id":1504,"type":"article-journal","abstract":"This paper presents a complete overview of the computational design of an advanced suspension control arm constructed of composite material for light weighting purposes. The proposed methodology presented in detail is split into 3 phases. Phase 1 or Vehicle Performance Simulation, in which basic modelling and a sensibility study is performed to better understand the advantages of unsprung mass reduction (compared to sprung mass reduction) with respect to the vehicle’s vertical dynamics. It followed by the development and utilization of a multibody approach to evaluate the full-vehicle response to different dynamic maneuvers, such as harsh road imperfections, sine sweep steering, and double lane change tests. The impact of the improved suspension control arm is highlighted in detail, and the loads to which it is subjected are computed to serve as inputs for the successive phases. Phase 2 or Design and Calculation Phase, where a closer look is given to the structural side of the component, understanding the specific behavior of composite materials and performing modelling of the control arm, followed by fine tuning with Finite Element Method optimization techniques. This phase consists of a topology optimization, followed by composite topography free size, size, and shuffle optimizations to arrive upon the ideal part-layup, and guarantee the desired mechanical characteristics of the component. Lastly, Phase 3 or the Production Preparation closes the design process by generating the production processes, steps, constraints, and tooling for the correct realization of the innovative control arm in a real-world application. The tools presented in this paper were created to allow the design to be completed rapidly, thus defining a blueprint for a full workflow, from engineering request to product delivery, which can be applied to different vehicles and customer requests, representing an essential step forward to the consolidation of the use of composite materials for structural suspension components.","container-title":"SAE International Journal of Advances and Current Practices in Mobility","DOI":"10.4271/2021-01-0364","issue":"5","journalAbbreviation":"SAE Int. J. Adv. &amp; Curr. Prac. in Mobility","note":"SAE WCX Digital Summit - SAE Technical Paper 2021-01-0364","page":"2355-2369","source":"DOI.org (Crossref)","title":"Composite Control Arm Design: A Comprehensive Workflow","volume":"3","author":[{"family":"Carello","given":"Massimiliana"},{"family":"Carvalho Pinheiro","given":"Henrique","non-dropping-particle":"de"},{"family":"Messana","given":"Alessandro"},{"family":"Freedman","given":"Alexander"},{"family":"Ferraris","given":"Alessandro"},{"family":"Airale","given":"Andrea Giancarlo"}],"issued":{"date-parts":[["2021",4,6]]}},"label":"page"}],"schema":"https://github.com/citation-style-language/schema/raw/master/csl-citation.json"} </w:instrText>
      </w:r>
      <w:r w:rsidR="009B3726" w:rsidRPr="00854066">
        <w:fldChar w:fldCharType="separate"/>
      </w:r>
      <w:r w:rsidRPr="00854066">
        <w:t>[15, 16]</w:t>
      </w:r>
      <w:r w:rsidR="009B3726" w:rsidRPr="00854066">
        <w:fldChar w:fldCharType="end"/>
      </w:r>
      <w:r w:rsidR="00B37FD9" w:rsidRPr="00854066">
        <w:t xml:space="preserve">, Active Control </w:t>
      </w:r>
      <w:r w:rsidR="009B3726" w:rsidRPr="00854066">
        <w:fldChar w:fldCharType="begin"/>
      </w:r>
      <w:r w:rsidRPr="00854066">
        <w:instrText xml:space="preserve"> ADDIN ZOTERO_ITEM CSL_CITATION {"citationID":"B0cbLOgi","properties":{"formattedCitation":"[17]\\uc0\\u8211{}[22]","plainCitation":"[17]–[22]","noteIndex":0},"citationItems":[{"id":1489,"uris":["http://zotero.org/groups/1212598/items/J6KIYXAC"],"itemData":{"id":1489,"type":"paper-conference","abstract":"Aerodynamics plays a major role in the design of all kinds of vehicles throughout automotive history. Initially the main topic under investigation was the aerodynamic drag reduction to achieve high-energy efficiency, however in the late ‘60s the vertical aerodynamic forces gained traction, particula","container-title":"SAE Technical Paper 2020-36-0079","DOI":"10.4271/2020-36-0079","event":"SAE Brasil 2020","language":"English","note":"ISSN: 0148-7191, 2688-3627\nDOI: 10.4271/2020-36-0079","source":"www.sae.org","title":"Integrated Design and Control of Active Aerodynamic Features for High Performance Electric Vehicles","URL":"https://www.sae.org/publications/technical-papers/content/2020-36-0079/","author":[{"family":"Ferraris","given":"Alessandro"},{"family":"De Cupis","given":"Davide"},{"family":"De Carvalho Pinheiro","given":"Henrique"},{"family":"Messana","given":"Alessandro"},{"family":"Sisca","given":"Lorenzo"},{"family":"Airale","given":"Andrea Giancarlo"},{"family":"Carello","given":"Massimiliana"}],"accessed":{"date-parts":[["2021",3,31]]},"issued":{"date-parts":[["2021",3,26]]}},"label":"page"},{"id":1573,"uris":["http://zotero.org/groups/1212598/items/GCPXZNWK"],"itemData":{"id":1573,"type":"paper-conference","abstract":"Electrification is a main trend in the automotive industry and in-wheel electric motors are among the underdeveloped yet promising technologies. The presence of multiple independent traction sources permits the implementation of innovative active systems and control strategies. This paper explores the possibility of a torque vectoring system applied to a FWD hybrid electric compact vehicle with two in-wheel electric motors in the rear axle and a thermal engine in the front axle. A 14 degrees of freedom co-simulation model of the vehicle is presented, developed to reproduce faithfully the non-linearities of the vehicle dynamics phenomena. Two control strategies are compared: a PID controller and a Sliding Mode Control architecture. Both achieve promising results in terms of lateral dynamics when compared to the baseline hybrid version, however the first order SMC chattering induces undesirable vibrations that undermine its potential when the vehicle is close to limit adherence condition. The effects of delays and hysteresis bands are analyzed and discussed as well as future developments of the research.","container-title":"2021 IEEE International Conference on Environment and Electrical Engineering and 2021 IEEE Industrial and Commercial Power Systems Europe (EEEIC / I CPS Europe)","DOI":"10.1109/EEEIC/ICPSEurope51590.2021.9584732","event":"2021 IEEE International Conference on Environment and Electrical Engineering and 2021 IEEE Industrial and Commercial Power Systems Europe (EEEIC / I CPS Europe)","page":"1-6","source":"IEEE Xplore","title":"Torque Vectoring in Hybrid Vehicles with In-Wheel Electric Motors: Comparing SMC and PID control","title-short":"Torque Vectoring in Hybrid Vehicles with In-Wheel Electric Motors","author":[{"family":"Carvalho Pinheiro","given":"Henrique","non-dropping-particle":"de"},{"family":"Punta","given":"Elisabetta"},{"family":"Carello","given":"Massimiliana"},{"family":"Ferraris","given":"Alessandro"},{"family":"Airale","given":"Andrea Giancarlo"}],"issued":{"date-parts":[["2021",9]]}},"label":"page"},{"id":1352,"uris":["http://zotero.org/groups/1212598/items/W2TXTHRH"],"itemData":{"id":1352,"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id":485,"uris":["http://zotero.org/groups/1212598/items/D3C48TKK"],"itemData":{"id":485,"type":"paper-conference","abstract":"Powertrain electrification is undoubtedly\nrecognized as a major trend in the automotive industry. The\nelimination of the internal combustion engine opens to different\nvehicle’s architecture designs, to improve habitability and\nreduce cost. The paper focus on an All-Wheel-Drive Full\nElectric high-performance vehicle equipped with wheel-hub\nmotors, a layout that offers a significant potential in controlling\neach wheel individually. The objective is to develop a control\nalgorithm capable of handling wheels torques independently to\nenhance vehicle's dynamic, keeping into consideration the\nmodel’s energy performance. The control algorithm is entirely\ndeveloped in Matlab-Simulink and implemented in the vehicle\ndynamic model, in a co-simulation environment with VICarRealTime\nsoftware. Offline simulations are performed to\ntune the controllers and evaluate their impact on vehicle\ndynamics and energy efficiency. Finally, the model is tested in a\nreal static simulator to be validated and to have a subjective\ninterpretation of the dynamic behavior of the vehicle. Handling\nimprovements are evaluated through a racetrack lap time\nperformed by the VI-Grade virtual driver. Energy efficiency\nprotocols instead will be assessed by monitoring the battery\nState of Charge variation and their impact on vehicle’s behavior\nwill be analyzed on the static simulator. The results point out to\nan improvement in the lap time thanks to the more agile and less\nundersteering vehicle. Energy optimization algorithms and\nregenerative braking displays a promising energy reduction\nwithout compromising vehicle dynamics. The same racetrack\nfrom the offline simulations is used to test the model on the static\nsimulator. Torque vectoring impact on driver’s feeling is found\nto be noticeable and helpful in improving vehicle’s response\nduring cornering while energy optimization protocols are not\naffecting the dynamic performance.","container-title":"2019 Electric Vehicles International Conference, EV 2019","DOI":"10.1109/EV.2019.8893027","language":"en-GB","source":"www.mendeley.com","title":"All-Wheel Drive Electric Vehicle Performance Optimization: From Modelling to Subjective Evaluation on a Static Simulator","title-short":"All-Wheel Drive Electric Vehicle Performance Optimization","URL":"https://www.mendeley.com/catalogue/allwheel-drive-electric-vehicle-performance-optimization-modelling-subjective-evaluation-static-simu","author":[{"family":"Ferraris","given":"Alessandro"},{"family":"Carvalho Pinheiro","given":"Henrique","non-dropping-particle":"de"},{"family":"Galanzino","given":"Edoardo"},{"family":"Airale","given":"Andrea Giancarlo"},{"family":"Carello","given":"Massimiliana"}],"accessed":{"date-parts":[["2020",2,20]]},"issued":{"date-parts":[["2019"]]}},"label":"page"},{"id":256,"uris":["http://zotero.org/groups/1212598/items/GHHHTMC9"],"itemData":{"id":256,"type":"paper-conference","abstract":"The scope of this article is to assess the performance of a torque vectoring control strategy applied to an Innovative Hybrid Electric Vehicle with In-Wheel Electric Motors. The vehicle used in the analysis is the XAM, a two-passenger lab prototype, with a modified powertrain to simulate three drivetrain configurations: AWD, FWD and RWD. The vehicle dynamics simulation is done with Adams Car and a co-simulation in MATLAB carries out the PI controller and torque allocation functions. In this virtual environment, several standard maneuvers (such as step steering, ramp steering and double lane changes) were performed in order to tune the control gains and verify the enhancement of the dynamic response of the vehicle. The system shall be considered successful if, when compared to the baseline model (without torque vectoring control), it increases vehicle responsiveness, reinforce stability and creates a more intuitive steering, without jeopardizing other performance indicators.","collection-title":"Mechanisms and Machine Science","container-title":"Advances in Mechanism and Machine Science","DOI":"10.1007/978-3-030-20131-9_308","ISBN":"978-3-030-20131-9","language":"en","note":"container-title: Advances in Mechanism and Machine Science","page":"3127-3136","publisher":"Springer International Publishing","source":"Springer Link","title":"Torque Vectoring in Electric Vehicles with In-wheel Motors","author":[{"family":"Carvalho Pinheiro","given":"Henrique","non-dropping-particle":"de"},{"family":"Messana","given":"Alessandro"},{"family":"Sisca","given":"Lorenzo"},{"family":"Ferraris","given":"Alessandro"},{"family":"Airale","given":"Andrea Giancarlo"},{"family":"Carello","given":"Massimiliana"}],"editor":[{"family":"Uhl","given":"Tadeusz"}],"issued":{"date-parts":[["2019"]]}},"label":"page"},{"id":483,"uris":["http://zotero.org/groups/1212598/items/T4ZRIQNX"],"itemData":{"id":483,"type":"paper-conference","abstract":"Electrification of the powertrain is one of the most promising trends in the automotive industry. Among the novel architectures, this paper aims to study the latent advantages provided by in-wheel motors, particularly an All-Wheel-Drive powertrain composed by four electric machines directly connected to each wheel-hub of a highperformance vehicle. Beyond the well-known packaging advantage allowed by the in-wheel motor, the presence of four independent torque sources allows more flexible and complex control strategies of torque allocation. The study explores three different control modules working simultaneously: torque vectoring, regenerative braking and energy efficiency optimization protocol. The main objectives of the project are: improving handling, measured through the lap time of the virtual driver in a simulated track, and enhance energy efficiency, assessed by the battery state of charge variation during standard events. The torque vectoring strategy is based on a feedback PID controller working in parallel to a feedforward logic that predict the desired behavior based on the driver demands (such as steering angle) and vehicle states (chassis accelerations and velocities). The regenerative braking manages the demand of the driver by transferring decelerating torque from mechanical brakes to electric motors, based on their saturation condition, longitudinal slip of tires and the harmony with torque vectoring. Furthermore, a simulated ‘engine braking’ is developed and analyzed. The energy efficiency optimization protocol, allowed exclusively due to the presence of four independent electric motors, is an innovative approach to analyze the efficiency maps of the electric machines and find the best torque allocation in terms of power consumption without impact to longitudinal acceleration and yaw moment creation. The study successfully highlights the benefits of the all-wheel-drive in-wheel electric motors powertrain architecture and builds a solid platform to the development of the three control strategies and their relation, considering both the vehicle dynamics and the electric subsystem performance.","container-title":"SAE Technical Paper 2019-36-0197","DOI":"https://doi.org/10.4271/2019-36-0197","event":"SAE Brasil 2019","language":"English","title":"All-wheel drive electric vehicle modeling and performance optimization","URL":"https://www.sae.org/publications/technical-papers/content/2019-36-0197/","author":[{"family":"Carvalho Pinheiro","given":"Henrique","non-dropping-particle":"de"},{"family":"Ferraris","given":"Alessandro"},{"family":"Galanzino","given":"Edoardo"},{"family":"Sisca","given":"Lorenzo"},{"family":"Carello","given":"Massimiliana"},{"family":"Airale","given":"Andrea"},{"family":"Messana","given":"Alessandro"}],"issued":{"date-parts":[["2019"]]}},"label":"page"}],"schema":"https://github.com/citation-style-language/schema/raw/master/csl-citation.json"} </w:instrText>
      </w:r>
      <w:r w:rsidR="009B3726" w:rsidRPr="00854066">
        <w:fldChar w:fldCharType="separate"/>
      </w:r>
      <w:r w:rsidRPr="00854066">
        <w:t>[17</w:t>
      </w:r>
      <w:r w:rsidR="00B10560" w:rsidRPr="00854066">
        <w:t>,</w:t>
      </w:r>
      <w:r w:rsidR="00F0490C" w:rsidRPr="00854066">
        <w:t xml:space="preserve"> </w:t>
      </w:r>
      <w:r w:rsidR="00B10560" w:rsidRPr="00854066">
        <w:t>18,</w:t>
      </w:r>
      <w:r w:rsidR="00F0490C" w:rsidRPr="00854066">
        <w:t xml:space="preserve"> </w:t>
      </w:r>
      <w:r w:rsidR="00B10560" w:rsidRPr="00854066">
        <w:t>19,</w:t>
      </w:r>
      <w:r w:rsidR="00F0490C" w:rsidRPr="00854066">
        <w:t xml:space="preserve"> </w:t>
      </w:r>
      <w:r w:rsidR="00B10560" w:rsidRPr="00854066">
        <w:t>20,</w:t>
      </w:r>
      <w:r w:rsidR="00F0490C" w:rsidRPr="00854066">
        <w:t xml:space="preserve"> </w:t>
      </w:r>
      <w:r w:rsidR="00B10560" w:rsidRPr="00854066">
        <w:t>21,</w:t>
      </w:r>
      <w:r w:rsidR="00F0490C" w:rsidRPr="00854066">
        <w:t xml:space="preserve"> </w:t>
      </w:r>
      <w:r w:rsidRPr="00854066">
        <w:t>22]</w:t>
      </w:r>
      <w:r w:rsidR="009B3726" w:rsidRPr="00854066">
        <w:fldChar w:fldCharType="end"/>
      </w:r>
      <w:r w:rsidR="00B37FD9" w:rsidRPr="00854066">
        <w:t>, cannot be taught as it was done centuries ago.</w:t>
      </w:r>
    </w:p>
    <w:p w14:paraId="58D5B2D0" w14:textId="5C342916" w:rsidR="00B37FD9" w:rsidRPr="00854066" w:rsidRDefault="00B37FD9" w:rsidP="00854066">
      <w:pPr>
        <w:ind w:left="227" w:firstLine="0"/>
      </w:pPr>
      <w:r w:rsidRPr="00854066">
        <w:t>This paper proposes the analysis of a task-based activity during the Automotive Engineering Master of Science, in which the students are challenged to develop and present a teamwork research project, dealing with innovative topics on the sector.</w:t>
      </w:r>
    </w:p>
    <w:p w14:paraId="58192175" w14:textId="5BDCCF5A" w:rsidR="00B37FD9" w:rsidRPr="00854066" w:rsidRDefault="00B37FD9" w:rsidP="00854066">
      <w:pPr>
        <w:ind w:left="227" w:firstLine="0"/>
      </w:pPr>
      <w:r w:rsidRPr="00854066">
        <w:t xml:space="preserve">The projects are intended to teach research skills, </w:t>
      </w:r>
      <w:r w:rsidR="00B55A8F" w:rsidRPr="00854066">
        <w:t>communication</w:t>
      </w:r>
      <w:r w:rsidR="000C67E6" w:rsidRPr="00854066">
        <w:t xml:space="preserve"> </w:t>
      </w:r>
      <w:r w:rsidR="000C67E6" w:rsidRPr="00854066">
        <w:fldChar w:fldCharType="begin"/>
      </w:r>
      <w:r w:rsidR="000C67E6" w:rsidRPr="00854066">
        <w:instrText xml:space="preserve"> ADDIN ZOTERO_ITEM CSL_CITATION {"citationID":"s500YTC6","properties":{"formattedCitation":"[23]","plainCitation":"[23]","noteIndex":0},"citationItems":[{"id":1856,"uris":["http://zotero.org/groups/1212598/items/GU7UG4MY"],"itemData":{"id":1856,"type":"article-journal","abstract":"The competency and professional growth of the workforce in the architecture, engineering, and construction (AEC) industry is significantly impacted by the individuals’ ability to master oral communication skills as well as articulate opinions amid large audiences. However, science, technology, engineering, and mathematics (STEM) graduates spend approximately 4 years learning technical skills, with little to no time devoted to enhancing oral communication skills. Regrettably, minority STEM students usually face additional interpersonal barriers that require targeted training to foster their leadership and oral communication skills, which in turn reinforce their readiness for the competitive job markets. This research addressed such drawbacks by integrating innovative cocurricular communication skills activities with the aim of advancing minority students’ oral communication and presentation skills. The main objective of the study was to evaluate the growth in students’ oral communication and presentation skills within four construction management courses through the implementation of three cocurricular activities: (1) in-class expert training; (2) virtual reality presentation simulation training; and (3) social media–based communication activity. The research assessed the effectiveness of these activities in three ways. A benchmark survey recorded baseline data of 327 STEM students about their cognitive-communication skill knowledge and self-efficacy in presentation skills. Pre- and postcourse evaluation surveys of 102 of the 327 students highlighted overall skill growth compared with their performance at the beginning of the semester. An exit survey of 87 of the 102 students recorded their feedback about their social learning experiences and the effectiveness of each of the three implemented cocurricular activities. The results of the study indicated that minority STEM students benefited tremendously from the innovative oral communication skill training because the proposed three cocurricular activities promoted interpersonal growth and addressed some of their identified presentation skills deficiencies. The findings of this study contribute to the engineering and construction education bodies of knowledge by emphasizing the effectiveness of cocurricular communication training within formal and informal educational settings, which can help students to thrive in their future careers by developing and reinforcing their oral communication and presentation skills.","container-title":"Journal of Civil Engineering Education","DOI":"10.1061/(ASCE)EI.2643-9115.0000060","ISSN":"2643-9115","issue":"2","language":"EN","note":"publisher: American Society of Civil Engineers","page":"04022001","source":"ASCE","title":"Advancing Minority STEM Students’ Communication and Presentation Skills through Cocurricular Training Activities","volume":"148","author":[{"family":"Pradhananga","given":"Piyush"},{"family":"ElZomor","given":"Mohamed"},{"family":"Santi Kasabdji","given":"Gabriella"}],"issued":{"date-parts":[["2022",4,1]]}}}],"schema":"https://github.com/citation-style-language/schema/raw/master/csl-citation.json"} </w:instrText>
      </w:r>
      <w:r w:rsidR="000C67E6" w:rsidRPr="00854066">
        <w:fldChar w:fldCharType="separate"/>
      </w:r>
      <w:r w:rsidR="000C67E6" w:rsidRPr="00854066">
        <w:t>[23]</w:t>
      </w:r>
      <w:r w:rsidR="000C67E6" w:rsidRPr="00854066">
        <w:fldChar w:fldCharType="end"/>
      </w:r>
      <w:r w:rsidR="00B55A8F" w:rsidRPr="00854066">
        <w:t>,</w:t>
      </w:r>
      <w:r w:rsidRPr="00854066">
        <w:t xml:space="preserve"> and teamwork abilities, not so much exercised during their academic paths.</w:t>
      </w:r>
    </w:p>
    <w:p w14:paraId="2E3911E7" w14:textId="13B2BA4E" w:rsidR="00D53D8E" w:rsidRPr="00854066" w:rsidRDefault="003B7149" w:rsidP="00854066">
      <w:pPr>
        <w:ind w:left="227" w:firstLine="0"/>
      </w:pPr>
      <w:r w:rsidRPr="00854066">
        <w:t xml:space="preserve">The course </w:t>
      </w:r>
      <w:proofErr w:type="gramStart"/>
      <w:r w:rsidRPr="00854066">
        <w:t>structure</w:t>
      </w:r>
      <w:proofErr w:type="gramEnd"/>
    </w:p>
    <w:p w14:paraId="606D939E" w14:textId="32A9ABF6" w:rsidR="00D72D43" w:rsidRPr="00854066" w:rsidRDefault="00D72D43" w:rsidP="00854066">
      <w:pPr>
        <w:ind w:left="227" w:firstLine="0"/>
      </w:pPr>
      <w:r w:rsidRPr="00854066">
        <w:t xml:space="preserve">The program under analysis is the Chassis Design course, offered to the students of the second year of the Master of Science on Automotive Engineering of </w:t>
      </w:r>
      <w:proofErr w:type="spellStart"/>
      <w:r w:rsidRPr="00854066">
        <w:t>Politecnico</w:t>
      </w:r>
      <w:proofErr w:type="spellEnd"/>
      <w:r w:rsidRPr="00854066">
        <w:t xml:space="preserve"> di Torino, in Italy. More specifically, the Chassis Design course is part of the mandatory program for those students that choose the “Vehicle Development” path at the last year of their Master.</w:t>
      </w:r>
      <w:r w:rsidR="00364E6F" w:rsidRPr="00854066">
        <w:t xml:space="preserve"> Typically, the class </w:t>
      </w:r>
      <w:r w:rsidR="00E17EEA" w:rsidRPr="00854066">
        <w:t>had</w:t>
      </w:r>
      <w:r w:rsidR="00364E6F" w:rsidRPr="00854066">
        <w:t xml:space="preserve"> around 40 students.</w:t>
      </w:r>
      <w:r w:rsidR="00E17EEA" w:rsidRPr="00854066">
        <w:t xml:space="preserve"> </w:t>
      </w:r>
      <w:r w:rsidRPr="00854066">
        <w:t xml:space="preserve">The course is divided in two parts, A and B, each one with a different professor, </w:t>
      </w:r>
      <w:r w:rsidR="00E17EEA" w:rsidRPr="00854066">
        <w:t>with</w:t>
      </w:r>
      <w:r w:rsidRPr="00854066">
        <w:t xml:space="preserve"> a </w:t>
      </w:r>
      <w:r w:rsidR="0003103E" w:rsidRPr="00854066">
        <w:t>total 10</w:t>
      </w:r>
      <w:r w:rsidRPr="00854066">
        <w:t xml:space="preserve"> </w:t>
      </w:r>
      <w:r w:rsidR="0003103E" w:rsidRPr="00854066">
        <w:t>ECTS</w:t>
      </w:r>
      <w:r w:rsidR="00E17EEA" w:rsidRPr="00854066">
        <w:t>.</w:t>
      </w:r>
    </w:p>
    <w:p w14:paraId="4238E03B" w14:textId="1AFEFC5F" w:rsidR="00C86DDF" w:rsidRPr="00854066" w:rsidRDefault="00C86DDF" w:rsidP="00854066">
      <w:pPr>
        <w:ind w:left="227" w:firstLine="0"/>
      </w:pPr>
    </w:p>
    <w:p w14:paraId="2EC42484" w14:textId="34D36645" w:rsidR="0003103E" w:rsidRPr="00854066" w:rsidRDefault="00C86DDF" w:rsidP="00854066">
      <w:pPr>
        <w:ind w:left="227" w:firstLine="0"/>
      </w:pPr>
      <w:r w:rsidRPr="00854066">
        <w:t xml:space="preserve">The course </w:t>
      </w:r>
      <w:r w:rsidR="00E433A7" w:rsidRPr="00854066">
        <w:t>objective is</w:t>
      </w:r>
      <w:r w:rsidR="00763B74" w:rsidRPr="00854066">
        <w:t xml:space="preserve"> providing the basic knowledge for the dynamic modelling and design of the vehicle chassis and its main parts highlighting the following issues: design methodology of chassis subsystems, illustration of the architecture and of the main functional features, subsystem dynamic model and integration in the vehicle model. </w:t>
      </w:r>
      <w:r w:rsidR="0003103E" w:rsidRPr="00854066">
        <w:t>The main syllabus for the parts is:</w:t>
      </w:r>
    </w:p>
    <w:p w14:paraId="054D1CB2" w14:textId="4E35F16C" w:rsidR="00364E6F" w:rsidRPr="00854066" w:rsidRDefault="0003103E" w:rsidP="00854066">
      <w:pPr>
        <w:ind w:left="227" w:firstLine="0"/>
      </w:pPr>
      <w:r w:rsidRPr="00854066">
        <w:t xml:space="preserve">Part A: </w:t>
      </w:r>
      <w:r w:rsidR="0048071F" w:rsidRPr="00854066">
        <w:t>C</w:t>
      </w:r>
      <w:r w:rsidR="00A31D5B" w:rsidRPr="00854066">
        <w:t>hassis and its subsystems</w:t>
      </w:r>
      <w:r w:rsidR="00B37FD9" w:rsidRPr="00854066">
        <w:t xml:space="preserve">; </w:t>
      </w:r>
      <w:r w:rsidR="00A31D5B" w:rsidRPr="00854066">
        <w:t>tires on the vehicle dynamics steady state and dynamic behaviour</w:t>
      </w:r>
      <w:r w:rsidR="00B37FD9" w:rsidRPr="00854066">
        <w:t>; s</w:t>
      </w:r>
      <w:r w:rsidR="00A31D5B" w:rsidRPr="00854066">
        <w:t>uspensions: the functionality of the different</w:t>
      </w:r>
      <w:r w:rsidR="0048071F" w:rsidRPr="00854066">
        <w:t xml:space="preserve"> parts</w:t>
      </w:r>
      <w:r w:rsidR="00A31D5B" w:rsidRPr="00854066">
        <w:t xml:space="preserve"> and the design methodology</w:t>
      </w:r>
      <w:r w:rsidR="00B37FD9" w:rsidRPr="00854066">
        <w:t>; s</w:t>
      </w:r>
      <w:r w:rsidR="00A31D5B" w:rsidRPr="00854066">
        <w:t>teering mechanisms</w:t>
      </w:r>
      <w:r w:rsidR="00B37FD9" w:rsidRPr="00854066">
        <w:t>; l</w:t>
      </w:r>
      <w:r w:rsidR="00A31D5B" w:rsidRPr="00854066">
        <w:t>ateral dynamics</w:t>
      </w:r>
      <w:r w:rsidR="00B37FD9" w:rsidRPr="00854066">
        <w:t>;</w:t>
      </w:r>
      <w:r w:rsidR="00A31D5B" w:rsidRPr="00854066">
        <w:t xml:space="preserve"> </w:t>
      </w:r>
      <w:r w:rsidR="0048071F" w:rsidRPr="00854066">
        <w:t>i</w:t>
      </w:r>
      <w:r w:rsidR="00A31D5B" w:rsidRPr="00854066">
        <w:t xml:space="preserve">mpact of the chassis </w:t>
      </w:r>
      <w:r w:rsidR="00364E6F" w:rsidRPr="00854066">
        <w:t>subsystems</w:t>
      </w:r>
      <w:r w:rsidR="00A31D5B" w:rsidRPr="00854066">
        <w:t xml:space="preserve"> on the vehicle dynamics</w:t>
      </w:r>
      <w:r w:rsidR="00B37FD9" w:rsidRPr="00854066">
        <w:t>; V</w:t>
      </w:r>
      <w:r w:rsidR="00A31D5B" w:rsidRPr="00854066">
        <w:t xml:space="preserve">ehicle directional behaviour, </w:t>
      </w:r>
      <w:r w:rsidR="00364E6F" w:rsidRPr="00854066">
        <w:t>stability,</w:t>
      </w:r>
      <w:r w:rsidR="00A31D5B" w:rsidRPr="00854066">
        <w:t xml:space="preserve"> and comfort</w:t>
      </w:r>
      <w:r w:rsidR="00B37FD9" w:rsidRPr="00854066">
        <w:t xml:space="preserve">; </w:t>
      </w:r>
      <w:r w:rsidR="00A31D5B" w:rsidRPr="00854066">
        <w:t>Longitudinal dynamics and driveline vibrational behaviour</w:t>
      </w:r>
    </w:p>
    <w:p w14:paraId="7FD4A485" w14:textId="5A7C3F3B" w:rsidR="00A31D5B" w:rsidRPr="00854066" w:rsidRDefault="00A31D5B" w:rsidP="00854066">
      <w:pPr>
        <w:ind w:left="227" w:firstLine="0"/>
      </w:pPr>
      <w:r w:rsidRPr="00854066">
        <w:t>Part B:</w:t>
      </w:r>
      <w:r w:rsidR="00B37FD9" w:rsidRPr="00854066">
        <w:t xml:space="preserve"> </w:t>
      </w:r>
      <w:r w:rsidR="008E0E12" w:rsidRPr="00854066">
        <w:t>Linea</w:t>
      </w:r>
      <w:r w:rsidR="00F271C2" w:rsidRPr="00854066">
        <w:t>r</w:t>
      </w:r>
      <w:r w:rsidR="008E0E12" w:rsidRPr="00854066">
        <w:t xml:space="preserve"> models for driver-vehicle interaction</w:t>
      </w:r>
      <w:r w:rsidR="00B37FD9" w:rsidRPr="00854066">
        <w:t>;</w:t>
      </w:r>
      <w:r w:rsidR="0048071F" w:rsidRPr="00854066">
        <w:t xml:space="preserve"> </w:t>
      </w:r>
      <w:r w:rsidR="008E0E12" w:rsidRPr="00854066">
        <w:t>Electronic Brake-force Distribution EBD and Anti-lock Braking System ABS</w:t>
      </w:r>
      <w:r w:rsidR="00B37FD9" w:rsidRPr="00854066">
        <w:t xml:space="preserve">; </w:t>
      </w:r>
      <w:r w:rsidR="008E0E12" w:rsidRPr="00854066">
        <w:t>Active traction control</w:t>
      </w:r>
      <w:r w:rsidR="00B37FD9" w:rsidRPr="00854066">
        <w:t>;</w:t>
      </w:r>
      <w:r w:rsidR="008E0E12" w:rsidRPr="00854066">
        <w:t xml:space="preserve"> Traction Control System</w:t>
      </w:r>
      <w:r w:rsidR="00B37FD9" w:rsidRPr="00854066">
        <w:t xml:space="preserve">; </w:t>
      </w:r>
      <w:r w:rsidR="008E0E12" w:rsidRPr="00854066">
        <w:t>Anti Spin Regulator ASR</w:t>
      </w:r>
      <w:r w:rsidR="00B37FD9" w:rsidRPr="00854066">
        <w:t xml:space="preserve">; </w:t>
      </w:r>
      <w:r w:rsidR="008E0E12" w:rsidRPr="00854066">
        <w:t>Electronic Stability Control ESC; Active Roll Control ARC</w:t>
      </w:r>
      <w:r w:rsidR="00B37FD9" w:rsidRPr="00854066">
        <w:t xml:space="preserve">; </w:t>
      </w:r>
      <w:r w:rsidR="008E0E12" w:rsidRPr="00854066">
        <w:t>Emergency braking: BAS, EBA</w:t>
      </w:r>
      <w:r w:rsidR="0048071F" w:rsidRPr="00854066">
        <w:t>;</w:t>
      </w:r>
      <w:r w:rsidR="00B37FD9" w:rsidRPr="00854066">
        <w:t xml:space="preserve"> </w:t>
      </w:r>
      <w:r w:rsidR="008E0E12" w:rsidRPr="00854066">
        <w:t>Active comfort control: passive and active suspensions;</w:t>
      </w:r>
      <w:r w:rsidR="00B37FD9" w:rsidRPr="00854066">
        <w:t xml:space="preserve"> </w:t>
      </w:r>
      <w:r w:rsidR="008E0E12" w:rsidRPr="00854066">
        <w:t>Steering control: Active Front Steering AFS and All Wheel Steering AWS</w:t>
      </w:r>
      <w:r w:rsidR="00B37FD9" w:rsidRPr="00854066">
        <w:t xml:space="preserve">; </w:t>
      </w:r>
      <w:r w:rsidR="008E0E12" w:rsidRPr="00854066">
        <w:t>Transmission systems for AWD</w:t>
      </w:r>
      <w:r w:rsidR="00B37FD9" w:rsidRPr="00854066">
        <w:t xml:space="preserve">; </w:t>
      </w:r>
      <w:r w:rsidR="008E0E12" w:rsidRPr="00854066">
        <w:t xml:space="preserve">Active differentials: </w:t>
      </w:r>
      <w:proofErr w:type="spellStart"/>
      <w:r w:rsidR="008E0E12" w:rsidRPr="00854066">
        <w:t>Torsen</w:t>
      </w:r>
      <w:proofErr w:type="spellEnd"/>
      <w:r w:rsidR="008E0E12" w:rsidRPr="00854066">
        <w:t xml:space="preserve">, clutch type and </w:t>
      </w:r>
      <w:proofErr w:type="spellStart"/>
      <w:r w:rsidR="008E0E12" w:rsidRPr="00854066">
        <w:t>Viscodrive</w:t>
      </w:r>
      <w:proofErr w:type="spellEnd"/>
      <w:r w:rsidR="008E0E12" w:rsidRPr="00854066">
        <w:t xml:space="preserve"> </w:t>
      </w:r>
      <w:proofErr w:type="spellStart"/>
      <w:r w:rsidR="008E0E12" w:rsidRPr="00854066">
        <w:t>Haldex</w:t>
      </w:r>
      <w:proofErr w:type="spellEnd"/>
      <w:r w:rsidR="00B37FD9" w:rsidRPr="00854066">
        <w:t xml:space="preserve">; </w:t>
      </w:r>
      <w:r w:rsidR="008E0E12" w:rsidRPr="00854066">
        <w:t>Advanced Driver-Assistance Systems ADAS.</w:t>
      </w:r>
    </w:p>
    <w:p w14:paraId="3CCCA712" w14:textId="5A44ECF0" w:rsidR="008E0E12" w:rsidRPr="00854066" w:rsidRDefault="008E0E12" w:rsidP="00854066">
      <w:pPr>
        <w:ind w:left="227" w:firstLine="0"/>
      </w:pPr>
      <w:r w:rsidRPr="00854066">
        <w:lastRenderedPageBreak/>
        <w:t>The evaluation of the course is organized in two parts, a written exam</w:t>
      </w:r>
      <w:r w:rsidR="00364E6F" w:rsidRPr="00854066">
        <w:t xml:space="preserve"> (worth 60% of the score)</w:t>
      </w:r>
      <w:r w:rsidRPr="00854066">
        <w:t>, and an oral evaluation</w:t>
      </w:r>
      <w:r w:rsidR="00364E6F" w:rsidRPr="00854066">
        <w:t xml:space="preserve"> (for the remaining 40%)</w:t>
      </w:r>
      <w:r w:rsidRPr="00854066">
        <w:t>.</w:t>
      </w:r>
      <w:r w:rsidR="00364E6F" w:rsidRPr="00854066">
        <w:t xml:space="preserve"> The oral exam is only performed once the student achieves a minimum passing written score of 18/30 points.</w:t>
      </w:r>
      <w:r w:rsidRPr="00854066">
        <w:t xml:space="preserve"> Each student must complete both part A and part B independently to </w:t>
      </w:r>
      <w:r w:rsidR="00677EEE" w:rsidRPr="00854066">
        <w:t>obtain a final score, composed of the simple average of the grades.</w:t>
      </w:r>
    </w:p>
    <w:p w14:paraId="217683B2" w14:textId="113A5671" w:rsidR="001564CD" w:rsidRPr="00854066" w:rsidRDefault="001564CD" w:rsidP="00854066">
      <w:pPr>
        <w:ind w:left="227" w:firstLine="0"/>
      </w:pPr>
      <w:r w:rsidRPr="00854066">
        <w:t>Before 2018</w:t>
      </w:r>
      <w:r w:rsidR="00364E6F" w:rsidRPr="00854066">
        <w:t>,</w:t>
      </w:r>
      <w:r w:rsidRPr="00854066">
        <w:t xml:space="preserve"> parts A and B used a classic oral evaluation, in which the professor would individually ask questions to the students to evaluate their comprehension of the course’s main concepts. The exam usually starts with a brief exposition of the student regarding a specific topic chosen by the professor, followed by increasingly more difficult questions, to assert their level of proficiency.</w:t>
      </w:r>
    </w:p>
    <w:p w14:paraId="6ED96104" w14:textId="01E62633" w:rsidR="00012E24" w:rsidRPr="00854066" w:rsidRDefault="001564CD" w:rsidP="00854066">
      <w:pPr>
        <w:ind w:left="227" w:firstLine="0"/>
      </w:pPr>
      <w:r w:rsidRPr="00854066">
        <w:t xml:space="preserve">From 2019 the part B of the course changed its oral exam modality, introducing the projects, while </w:t>
      </w:r>
      <w:r w:rsidR="00364E6F" w:rsidRPr="00854066">
        <w:t>the part A maintained the same classic structure (</w:t>
      </w:r>
      <w:r w:rsidR="00364E6F" w:rsidRPr="00854066">
        <w:fldChar w:fldCharType="begin"/>
      </w:r>
      <w:r w:rsidR="00364E6F" w:rsidRPr="00854066">
        <w:instrText xml:space="preserve"> REF _Ref100328804 \h </w:instrText>
      </w:r>
      <w:r w:rsidR="00364E6F" w:rsidRPr="00854066">
        <w:fldChar w:fldCharType="separate"/>
      </w:r>
      <w:r w:rsidR="00CB6669" w:rsidRPr="00854066">
        <w:t>Fig. 1</w:t>
      </w:r>
      <w:r w:rsidR="00364E6F" w:rsidRPr="00854066">
        <w:fldChar w:fldCharType="end"/>
      </w:r>
      <w:r w:rsidR="00364E6F" w:rsidRPr="00854066">
        <w:t>).</w:t>
      </w:r>
    </w:p>
    <w:p w14:paraId="06174949" w14:textId="77777777" w:rsidR="00E17EEA" w:rsidRPr="00854066" w:rsidRDefault="00E17EEA" w:rsidP="00854066">
      <w:pPr>
        <w:ind w:left="227" w:firstLine="0"/>
      </w:pPr>
      <w:r w:rsidRPr="00854066">
        <w:t xml:space="preserve">Whenever the course year is indicated, it is intended as the year in which the exam is performed (e.g.: students start class in Oct/18 and the exams are in Feb/19 </w:t>
      </w:r>
      <w:r w:rsidRPr="00854066">
        <w:sym w:font="Wingdings" w:char="F0E0"/>
      </w:r>
      <w:r w:rsidRPr="00854066">
        <w:t xml:space="preserve"> 2019).</w:t>
      </w:r>
    </w:p>
    <w:p w14:paraId="0A21E62A" w14:textId="77777777" w:rsidR="00763B74" w:rsidRPr="00854066" w:rsidRDefault="00763B74" w:rsidP="00854066">
      <w:pPr>
        <w:ind w:left="227" w:firstLine="0"/>
      </w:pPr>
    </w:p>
    <w:p w14:paraId="0A8A5EE1" w14:textId="347BCA36" w:rsidR="00012E24" w:rsidRPr="00854066" w:rsidRDefault="00012E24" w:rsidP="00854066">
      <w:pPr>
        <w:ind w:left="227" w:firstLine="0"/>
      </w:pPr>
      <w:r w:rsidRPr="00854066">
        <w:rPr>
          <w:noProof/>
        </w:rPr>
        <w:drawing>
          <wp:inline distT="0" distB="0" distL="0" distR="0" wp14:anchorId="0C094E11" wp14:editId="1D0BE41E">
            <wp:extent cx="4142773" cy="1548000"/>
            <wp:effectExtent l="0" t="0" r="0" b="0"/>
            <wp:docPr id="4" name="Picture 3">
              <a:extLst xmlns:a="http://schemas.openxmlformats.org/drawingml/2006/main">
                <a:ext uri="{FF2B5EF4-FFF2-40B4-BE49-F238E27FC236}">
                  <a16:creationId xmlns:a16="http://schemas.microsoft.com/office/drawing/2014/main" id="{296F1852-CFDA-404E-9446-18AD6410EF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6F1852-CFDA-404E-9446-18AD6410EFF7}"/>
                        </a:ext>
                      </a:extLst>
                    </pic:cNvPr>
                    <pic:cNvPicPr>
                      <a:picLocks noChangeAspect="1"/>
                    </pic:cNvPicPr>
                  </pic:nvPicPr>
                  <pic:blipFill>
                    <a:blip r:embed="rId9"/>
                    <a:stretch>
                      <a:fillRect/>
                    </a:stretch>
                  </pic:blipFill>
                  <pic:spPr>
                    <a:xfrm>
                      <a:off x="0" y="0"/>
                      <a:ext cx="4142773" cy="1548000"/>
                    </a:xfrm>
                    <a:prstGeom prst="rect">
                      <a:avLst/>
                    </a:prstGeom>
                  </pic:spPr>
                </pic:pic>
              </a:graphicData>
            </a:graphic>
          </wp:inline>
        </w:drawing>
      </w:r>
    </w:p>
    <w:p w14:paraId="134AC040" w14:textId="10B7E29D" w:rsidR="00012E24" w:rsidRPr="00854066" w:rsidRDefault="00012E24" w:rsidP="00854066">
      <w:pPr>
        <w:ind w:left="227" w:firstLine="0"/>
      </w:pPr>
      <w:bookmarkStart w:id="0" w:name="_Ref100328804"/>
      <w:r w:rsidRPr="00854066">
        <w:t xml:space="preserve">Fig. </w:t>
      </w:r>
      <w:r w:rsidR="00E54AD3">
        <w:fldChar w:fldCharType="begin"/>
      </w:r>
      <w:r w:rsidR="00E54AD3">
        <w:instrText xml:space="preserve"> SEQ "Figure" \* MERGEFORMAT </w:instrText>
      </w:r>
      <w:r w:rsidR="00E54AD3">
        <w:fldChar w:fldCharType="separate"/>
      </w:r>
      <w:r w:rsidR="00CB6669" w:rsidRPr="00854066">
        <w:t>1</w:t>
      </w:r>
      <w:r w:rsidR="00E54AD3">
        <w:fldChar w:fldCharType="end"/>
      </w:r>
      <w:bookmarkEnd w:id="0"/>
      <w:r w:rsidRPr="00854066">
        <w:t>. Chassis Design exam structure before 2018 (left) and from 2019 (right)</w:t>
      </w:r>
    </w:p>
    <w:p w14:paraId="520499EF" w14:textId="11FE54EA" w:rsidR="003B7149" w:rsidRPr="00854066" w:rsidRDefault="003B7149" w:rsidP="00854066">
      <w:pPr>
        <w:ind w:left="227" w:firstLine="0"/>
      </w:pPr>
      <w:r w:rsidRPr="00854066">
        <w:t>The projects</w:t>
      </w:r>
    </w:p>
    <w:p w14:paraId="191F5B03" w14:textId="24626CD4" w:rsidR="0031111F" w:rsidRPr="00854066" w:rsidRDefault="00227F67" w:rsidP="00854066">
      <w:pPr>
        <w:ind w:left="227" w:firstLine="0"/>
      </w:pPr>
      <w:r w:rsidRPr="00854066">
        <w:t>The proposed projects during the three years of application of the new structure always regarded innovative topics</w:t>
      </w:r>
      <w:r w:rsidR="0031111F" w:rsidRPr="00854066">
        <w:t xml:space="preserve"> of the automotive sector.</w:t>
      </w:r>
      <w:r w:rsidR="006C6924" w:rsidRPr="00854066">
        <w:t xml:space="preserve"> </w:t>
      </w:r>
      <w:r w:rsidR="0031111F" w:rsidRPr="00854066">
        <w:t>The goal</w:t>
      </w:r>
      <w:r w:rsidR="002458A0" w:rsidRPr="00854066">
        <w:t>s</w:t>
      </w:r>
      <w:r w:rsidR="0031111F" w:rsidRPr="00854066">
        <w:t xml:space="preserve"> of the students </w:t>
      </w:r>
      <w:r w:rsidR="002458A0" w:rsidRPr="00854066">
        <w:t>were</w:t>
      </w:r>
      <w:r w:rsidR="0031111F" w:rsidRPr="00854066">
        <w:t>:</w:t>
      </w:r>
    </w:p>
    <w:p w14:paraId="1E3C005B" w14:textId="2052ABD5" w:rsidR="0031111F" w:rsidRPr="00854066" w:rsidRDefault="0031111F" w:rsidP="00854066">
      <w:pPr>
        <w:ind w:left="227" w:firstLine="0"/>
      </w:pPr>
      <w:r w:rsidRPr="00854066">
        <w:t>Gather</w:t>
      </w:r>
      <w:r w:rsidR="006C6924" w:rsidRPr="00854066">
        <w:t>ing</w:t>
      </w:r>
      <w:r w:rsidRPr="00854066">
        <w:t xml:space="preserve"> information about the selected topic, </w:t>
      </w:r>
    </w:p>
    <w:p w14:paraId="76A4CB3E" w14:textId="16F78497" w:rsidR="0031111F" w:rsidRPr="00854066" w:rsidRDefault="0031111F" w:rsidP="00854066">
      <w:pPr>
        <w:ind w:left="227" w:firstLine="0"/>
      </w:pPr>
      <w:r w:rsidRPr="00854066">
        <w:t>Find</w:t>
      </w:r>
      <w:r w:rsidR="006C6924" w:rsidRPr="00854066">
        <w:t>ing</w:t>
      </w:r>
      <w:r w:rsidRPr="00854066">
        <w:t xml:space="preserve"> the main issues and interesting characteristics of the technologies, </w:t>
      </w:r>
    </w:p>
    <w:p w14:paraId="37F637A1" w14:textId="3768BBA0" w:rsidR="0031111F" w:rsidRPr="00854066" w:rsidRDefault="0031111F" w:rsidP="00854066">
      <w:pPr>
        <w:ind w:left="227" w:firstLine="0"/>
      </w:pPr>
      <w:r w:rsidRPr="00854066">
        <w:t>Explor</w:t>
      </w:r>
      <w:r w:rsidR="006C6924" w:rsidRPr="00854066">
        <w:t>ing</w:t>
      </w:r>
      <w:r w:rsidRPr="00854066">
        <w:t xml:space="preserve"> the technical and non-technical facets through</w:t>
      </w:r>
      <w:r w:rsidR="008A4C35" w:rsidRPr="00854066">
        <w:t xml:space="preserve"> research,</w:t>
      </w:r>
      <w:r w:rsidRPr="00854066">
        <w:t xml:space="preserve"> data analysis, modelling, and simulation (or even prototyping in some cases),</w:t>
      </w:r>
    </w:p>
    <w:p w14:paraId="15A043DE" w14:textId="06C6A789" w:rsidR="0031111F" w:rsidRPr="00854066" w:rsidRDefault="008A4C35" w:rsidP="00854066">
      <w:pPr>
        <w:ind w:left="227" w:firstLine="0"/>
      </w:pPr>
      <w:r w:rsidRPr="00854066">
        <w:t>Creat</w:t>
      </w:r>
      <w:r w:rsidR="006C6924" w:rsidRPr="00854066">
        <w:t>ing</w:t>
      </w:r>
      <w:r w:rsidRPr="00854066">
        <w:t xml:space="preserve"> and deliver</w:t>
      </w:r>
      <w:r w:rsidR="006C6924" w:rsidRPr="00854066">
        <w:t>ing</w:t>
      </w:r>
      <w:r w:rsidRPr="00854066">
        <w:t xml:space="preserve"> a </w:t>
      </w:r>
      <w:r w:rsidR="0048071F" w:rsidRPr="00854066">
        <w:t xml:space="preserve">final </w:t>
      </w:r>
      <w:r w:rsidRPr="00854066">
        <w:t>presentation to the professors and colleagues.</w:t>
      </w:r>
    </w:p>
    <w:p w14:paraId="2A6057FF" w14:textId="77777777" w:rsidR="006C6924" w:rsidRPr="00854066" w:rsidRDefault="008A4C35" w:rsidP="00854066">
      <w:pPr>
        <w:ind w:left="227" w:firstLine="0"/>
      </w:pPr>
      <w:r w:rsidRPr="00854066">
        <w:t xml:space="preserve">The </w:t>
      </w:r>
      <w:r w:rsidR="00A015D0" w:rsidRPr="00854066">
        <w:t>students were organized in two or three people groups, formed by themselves autonomously, to develop the project and deliver the presentation. Each person should actively present an equivalent part of the work, with a maximum of 10-minuts speech (thus 20 minutes for two-people groups and 30 for the three-people ones).</w:t>
      </w:r>
    </w:p>
    <w:p w14:paraId="339395A6" w14:textId="3FF04EDE" w:rsidR="00A015D0" w:rsidRPr="00854066" w:rsidRDefault="00A015D0" w:rsidP="00854066">
      <w:pPr>
        <w:ind w:left="227" w:firstLine="0"/>
      </w:pPr>
      <w:r w:rsidRPr="00854066">
        <w:t xml:space="preserve">The evaluation would be partially individual and partially assigned to the </w:t>
      </w:r>
      <w:proofErr w:type="gramStart"/>
      <w:r w:rsidRPr="00854066">
        <w:t>group as a whole</w:t>
      </w:r>
      <w:proofErr w:type="gramEnd"/>
      <w:r w:rsidRPr="00854066">
        <w:t xml:space="preserve">. The evaluation criteria (communicated to the students during the lessons) </w:t>
      </w:r>
      <w:r w:rsidR="006C6924" w:rsidRPr="00854066">
        <w:t>were:</w:t>
      </w:r>
    </w:p>
    <w:p w14:paraId="010E6D13" w14:textId="0DCAF602" w:rsidR="006C6924" w:rsidRPr="00854066" w:rsidRDefault="0087688D" w:rsidP="00854066">
      <w:pPr>
        <w:ind w:left="227" w:firstLine="0"/>
      </w:pPr>
      <w:r w:rsidRPr="00854066">
        <w:t>Quality of the slides/graphic material</w:t>
      </w:r>
    </w:p>
    <w:p w14:paraId="3E4C5D87" w14:textId="064F2666" w:rsidR="0087688D" w:rsidRPr="00854066" w:rsidRDefault="0087688D" w:rsidP="00854066">
      <w:pPr>
        <w:ind w:left="227" w:firstLine="0"/>
      </w:pPr>
      <w:r w:rsidRPr="00854066">
        <w:t xml:space="preserve">Relevance </w:t>
      </w:r>
      <w:r w:rsidR="000E7BBC" w:rsidRPr="00854066">
        <w:t xml:space="preserve">of the presentation </w:t>
      </w:r>
      <w:r w:rsidRPr="00854066">
        <w:t>and synthesis capacity</w:t>
      </w:r>
    </w:p>
    <w:p w14:paraId="44737105" w14:textId="26F1CEF1" w:rsidR="0087688D" w:rsidRPr="00854066" w:rsidRDefault="0087688D" w:rsidP="00854066">
      <w:pPr>
        <w:ind w:left="227" w:firstLine="0"/>
      </w:pPr>
      <w:r w:rsidRPr="00854066">
        <w:t>Bibliography and quality of the research</w:t>
      </w:r>
    </w:p>
    <w:p w14:paraId="259CCB4B" w14:textId="35074E48" w:rsidR="0087688D" w:rsidRPr="00854066" w:rsidRDefault="0087688D" w:rsidP="00854066">
      <w:pPr>
        <w:ind w:left="227" w:firstLine="0"/>
      </w:pPr>
      <w:r w:rsidRPr="00854066">
        <w:t>Novelty and creativity</w:t>
      </w:r>
    </w:p>
    <w:p w14:paraId="7452F63F" w14:textId="2BAB7EEF" w:rsidR="0087688D" w:rsidRPr="00854066" w:rsidRDefault="0087688D" w:rsidP="00854066">
      <w:pPr>
        <w:ind w:left="227" w:firstLine="0"/>
      </w:pPr>
      <w:r w:rsidRPr="00854066">
        <w:t>Oral speech and delivery (individual)</w:t>
      </w:r>
    </w:p>
    <w:p w14:paraId="6D315B02" w14:textId="2EFECDA0" w:rsidR="005422D8" w:rsidRPr="00854066" w:rsidRDefault="005422D8" w:rsidP="00854066">
      <w:pPr>
        <w:ind w:left="227" w:firstLine="0"/>
      </w:pPr>
      <w:r w:rsidRPr="00854066">
        <w:t xml:space="preserve">Extra points were </w:t>
      </w:r>
      <w:r w:rsidR="00B37FD9" w:rsidRPr="00854066">
        <w:t>given</w:t>
      </w:r>
      <w:r w:rsidRPr="00854066">
        <w:t xml:space="preserve"> to groups developing simulation or physical demonstrators.</w:t>
      </w:r>
    </w:p>
    <w:p w14:paraId="775DF5AD" w14:textId="77777777" w:rsidR="005854A6" w:rsidRPr="00854066" w:rsidRDefault="005422D8" w:rsidP="00854066">
      <w:pPr>
        <w:ind w:left="227" w:firstLine="0"/>
      </w:pPr>
      <w:r w:rsidRPr="00854066">
        <w:t>To support the students on their research, a tutor was available during assigned timeslots thorough the semester, following each group in their activity. In the (optional) tutoring sessions the students would have the opportunity to work with their colleagues, see the work done by other groups and exchange ideas, and ask question/show results to the tutor to get feedback regarding the technical and presentation aspects.</w:t>
      </w:r>
    </w:p>
    <w:p w14:paraId="7A51B3BF" w14:textId="2B78CC9D" w:rsidR="005419A9" w:rsidRPr="00854066" w:rsidRDefault="000E7BBC" w:rsidP="00854066">
      <w:pPr>
        <w:ind w:left="227" w:firstLine="0"/>
      </w:pPr>
      <w:r w:rsidRPr="00854066">
        <w:t>The topics covered in the three years of the new structure</w:t>
      </w:r>
      <w:r w:rsidR="002458A0" w:rsidRPr="00854066">
        <w:t xml:space="preserve"> are displayed in </w:t>
      </w:r>
      <w:r w:rsidR="002458A0" w:rsidRPr="00854066">
        <w:fldChar w:fldCharType="begin"/>
      </w:r>
      <w:r w:rsidR="002458A0" w:rsidRPr="00854066">
        <w:instrText xml:space="preserve"> REF _Ref100568731 \h </w:instrText>
      </w:r>
      <w:r w:rsidR="00BC4332" w:rsidRPr="00854066">
        <w:instrText xml:space="preserve"> \* MERGEFORMAT </w:instrText>
      </w:r>
      <w:r w:rsidR="002458A0" w:rsidRPr="00854066">
        <w:fldChar w:fldCharType="separate"/>
      </w:r>
      <w:r w:rsidR="00CB6669" w:rsidRPr="00854066">
        <w:t>Table 1</w:t>
      </w:r>
      <w:r w:rsidR="002458A0" w:rsidRPr="00854066">
        <w:fldChar w:fldCharType="end"/>
      </w:r>
      <w:r w:rsidR="002458A0" w:rsidRPr="00854066">
        <w:t>.</w:t>
      </w:r>
    </w:p>
    <w:p w14:paraId="425BD062" w14:textId="67DA81B8" w:rsidR="002458A0" w:rsidRPr="00854066" w:rsidRDefault="002458A0" w:rsidP="00854066">
      <w:pPr>
        <w:ind w:left="227" w:firstLine="0"/>
      </w:pPr>
      <w:bookmarkStart w:id="1" w:name="_Ref100568731"/>
      <w:r w:rsidRPr="00854066">
        <w:t xml:space="preserve">Table </w:t>
      </w:r>
      <w:r w:rsidR="00E54AD3">
        <w:fldChar w:fldCharType="begin"/>
      </w:r>
      <w:r w:rsidR="00E54AD3">
        <w:instrText xml:space="preserve"> SEQ "Table" \* MERGEFORMAT </w:instrText>
      </w:r>
      <w:r w:rsidR="00E54AD3">
        <w:fldChar w:fldCharType="separate"/>
      </w:r>
      <w:r w:rsidR="00CB6669" w:rsidRPr="00854066">
        <w:t>1</w:t>
      </w:r>
      <w:r w:rsidR="00E54AD3">
        <w:fldChar w:fldCharType="end"/>
      </w:r>
      <w:bookmarkEnd w:id="1"/>
      <w:r w:rsidRPr="00854066">
        <w:t>. Project topics between 2019 and 2021</w:t>
      </w:r>
    </w:p>
    <w:tbl>
      <w:tblPr>
        <w:tblStyle w:val="TableGrid"/>
        <w:tblW w:w="7230" w:type="dxa"/>
        <w:tblInd w:w="-147" w:type="dxa"/>
        <w:tblLook w:val="04A0" w:firstRow="1" w:lastRow="0" w:firstColumn="1" w:lastColumn="0" w:noHBand="0" w:noVBand="1"/>
      </w:tblPr>
      <w:tblGrid>
        <w:gridCol w:w="3686"/>
        <w:gridCol w:w="142"/>
        <w:gridCol w:w="283"/>
        <w:gridCol w:w="3119"/>
      </w:tblGrid>
      <w:tr w:rsidR="000E7BBC" w:rsidRPr="00854066" w14:paraId="0AF9CF71" w14:textId="77777777" w:rsidTr="000E7BBC">
        <w:tc>
          <w:tcPr>
            <w:tcW w:w="7230" w:type="dxa"/>
            <w:gridSpan w:val="4"/>
            <w:shd w:val="clear" w:color="auto" w:fill="D9D9D9" w:themeFill="background1" w:themeFillShade="D9"/>
            <w:vAlign w:val="center"/>
          </w:tcPr>
          <w:p w14:paraId="22BB6AB8" w14:textId="13771B4E" w:rsidR="000E7BBC" w:rsidRPr="00854066" w:rsidRDefault="000E7BBC" w:rsidP="00854066">
            <w:pPr>
              <w:ind w:left="227" w:firstLine="0"/>
            </w:pPr>
            <w:r w:rsidRPr="00854066">
              <w:t>2019</w:t>
            </w:r>
          </w:p>
        </w:tc>
      </w:tr>
      <w:tr w:rsidR="000E7BBC" w:rsidRPr="00854066" w14:paraId="5E75F877" w14:textId="77777777" w:rsidTr="000E7BBC">
        <w:tc>
          <w:tcPr>
            <w:tcW w:w="4111" w:type="dxa"/>
            <w:gridSpan w:val="3"/>
          </w:tcPr>
          <w:p w14:paraId="2C97D72D" w14:textId="0164DE78" w:rsidR="000E7BBC" w:rsidRPr="00854066" w:rsidRDefault="000E7BBC" w:rsidP="00854066">
            <w:pPr>
              <w:ind w:left="227" w:firstLine="0"/>
            </w:pPr>
            <w:r w:rsidRPr="00854066">
              <w:t>Advanced driver-assistance systems, or ADAS</w:t>
            </w:r>
          </w:p>
        </w:tc>
        <w:tc>
          <w:tcPr>
            <w:tcW w:w="3119" w:type="dxa"/>
            <w:vAlign w:val="center"/>
          </w:tcPr>
          <w:p w14:paraId="5826AADE" w14:textId="3B8D0F64" w:rsidR="000E7BBC" w:rsidRPr="00854066" w:rsidRDefault="000E7BBC" w:rsidP="00854066">
            <w:pPr>
              <w:ind w:left="227" w:firstLine="0"/>
            </w:pPr>
            <w:r w:rsidRPr="00854066">
              <w:t>Brake-by-wire</w:t>
            </w:r>
          </w:p>
        </w:tc>
      </w:tr>
      <w:tr w:rsidR="000E7BBC" w:rsidRPr="00854066" w14:paraId="48478700" w14:textId="77777777" w:rsidTr="000E7BBC">
        <w:tc>
          <w:tcPr>
            <w:tcW w:w="4111" w:type="dxa"/>
            <w:gridSpan w:val="3"/>
            <w:vAlign w:val="center"/>
          </w:tcPr>
          <w:p w14:paraId="6EC9C3B2" w14:textId="7C7807A8" w:rsidR="000E7BBC" w:rsidRPr="00854066" w:rsidRDefault="000E7BBC" w:rsidP="00854066">
            <w:pPr>
              <w:ind w:left="227" w:firstLine="0"/>
            </w:pPr>
            <w:r w:rsidRPr="00854066">
              <w:lastRenderedPageBreak/>
              <w:t>Interconnected suspensions application in road vehicle</w:t>
            </w:r>
          </w:p>
        </w:tc>
        <w:tc>
          <w:tcPr>
            <w:tcW w:w="3119" w:type="dxa"/>
            <w:vAlign w:val="center"/>
          </w:tcPr>
          <w:p w14:paraId="4D657508" w14:textId="59236D2B" w:rsidR="000E7BBC" w:rsidRPr="00854066" w:rsidRDefault="002458A0" w:rsidP="00854066">
            <w:pPr>
              <w:ind w:left="227" w:firstLine="0"/>
            </w:pPr>
            <w:r w:rsidRPr="00854066">
              <w:t>Four-wheel</w:t>
            </w:r>
            <w:r w:rsidR="000E7BBC" w:rsidRPr="00854066">
              <w:t xml:space="preserve"> steering (AWS)</w:t>
            </w:r>
          </w:p>
        </w:tc>
      </w:tr>
      <w:tr w:rsidR="000E7BBC" w:rsidRPr="00854066" w14:paraId="45E90628" w14:textId="77777777" w:rsidTr="000E7BBC">
        <w:tc>
          <w:tcPr>
            <w:tcW w:w="4111" w:type="dxa"/>
            <w:gridSpan w:val="3"/>
            <w:vAlign w:val="center"/>
          </w:tcPr>
          <w:p w14:paraId="7B12F5B2" w14:textId="23CAAE7F" w:rsidR="000E7BBC" w:rsidRPr="00854066" w:rsidRDefault="000E7BBC" w:rsidP="00854066">
            <w:pPr>
              <w:ind w:left="227" w:firstLine="0"/>
            </w:pPr>
            <w:r w:rsidRPr="00854066">
              <w:t>Interconnected suspensions application race vehicle</w:t>
            </w:r>
          </w:p>
        </w:tc>
        <w:tc>
          <w:tcPr>
            <w:tcW w:w="3119" w:type="dxa"/>
            <w:vAlign w:val="center"/>
          </w:tcPr>
          <w:p w14:paraId="2168A0AE" w14:textId="0DCBF223" w:rsidR="000E7BBC" w:rsidRPr="00854066" w:rsidRDefault="000E7BBC" w:rsidP="00854066">
            <w:pPr>
              <w:ind w:left="227" w:firstLine="0"/>
            </w:pPr>
            <w:r w:rsidRPr="00854066">
              <w:t>Steering systems (EPS, HEPS, HPS)</w:t>
            </w:r>
          </w:p>
        </w:tc>
      </w:tr>
      <w:tr w:rsidR="000E7BBC" w:rsidRPr="00854066" w14:paraId="7436D232" w14:textId="77777777" w:rsidTr="000E7BBC">
        <w:tc>
          <w:tcPr>
            <w:tcW w:w="4111" w:type="dxa"/>
            <w:gridSpan w:val="3"/>
            <w:vAlign w:val="center"/>
          </w:tcPr>
          <w:p w14:paraId="179E094C" w14:textId="0F912D1B" w:rsidR="000E7BBC" w:rsidRPr="00854066" w:rsidRDefault="000E7BBC" w:rsidP="00854066">
            <w:pPr>
              <w:ind w:left="227" w:firstLine="0"/>
            </w:pPr>
            <w:r w:rsidRPr="00854066">
              <w:t>ABS application in case of trailer</w:t>
            </w:r>
          </w:p>
        </w:tc>
        <w:tc>
          <w:tcPr>
            <w:tcW w:w="3119" w:type="dxa"/>
            <w:vAlign w:val="center"/>
          </w:tcPr>
          <w:p w14:paraId="24D75724" w14:textId="4D228D50" w:rsidR="000E7BBC" w:rsidRPr="00854066" w:rsidRDefault="000E7BBC" w:rsidP="00854066">
            <w:pPr>
              <w:ind w:left="227" w:firstLine="0"/>
            </w:pPr>
            <w:r w:rsidRPr="00854066">
              <w:t>Torque vectoring</w:t>
            </w:r>
            <w:r w:rsidR="002458A0" w:rsidRPr="00854066">
              <w:t xml:space="preserve"> in EVs</w:t>
            </w:r>
          </w:p>
        </w:tc>
      </w:tr>
      <w:tr w:rsidR="000E7BBC" w:rsidRPr="00854066" w14:paraId="427EB040" w14:textId="77777777" w:rsidTr="000E7BBC">
        <w:tc>
          <w:tcPr>
            <w:tcW w:w="4111" w:type="dxa"/>
            <w:gridSpan w:val="3"/>
            <w:vAlign w:val="center"/>
          </w:tcPr>
          <w:p w14:paraId="762ACB5C" w14:textId="4F7C149D" w:rsidR="000E7BBC" w:rsidRPr="00854066" w:rsidRDefault="000E7BBC" w:rsidP="00854066">
            <w:pPr>
              <w:ind w:left="227" w:firstLine="0"/>
            </w:pPr>
            <w:r w:rsidRPr="00854066">
              <w:t>Active suspensions systems and body controls</w:t>
            </w:r>
          </w:p>
        </w:tc>
        <w:tc>
          <w:tcPr>
            <w:tcW w:w="3119" w:type="dxa"/>
            <w:vAlign w:val="center"/>
          </w:tcPr>
          <w:p w14:paraId="62C88AB8" w14:textId="0EF29FAB" w:rsidR="000E7BBC" w:rsidRPr="00854066" w:rsidRDefault="000E7BBC" w:rsidP="00854066">
            <w:pPr>
              <w:ind w:left="227" w:firstLine="0"/>
            </w:pPr>
            <w:r w:rsidRPr="00854066">
              <w:t>Torque vectoring in ICE</w:t>
            </w:r>
          </w:p>
        </w:tc>
      </w:tr>
      <w:tr w:rsidR="000E7BBC" w:rsidRPr="00854066" w14:paraId="15E817DC" w14:textId="77777777" w:rsidTr="000E7BBC">
        <w:tc>
          <w:tcPr>
            <w:tcW w:w="4111" w:type="dxa"/>
            <w:gridSpan w:val="3"/>
          </w:tcPr>
          <w:p w14:paraId="113C6750" w14:textId="737F067F" w:rsidR="000E7BBC" w:rsidRPr="00854066" w:rsidRDefault="000E7BBC" w:rsidP="00854066">
            <w:pPr>
              <w:ind w:left="227" w:firstLine="0"/>
            </w:pPr>
            <w:r w:rsidRPr="00854066">
              <w:t>Regenerative braking on electric vehicles</w:t>
            </w:r>
          </w:p>
        </w:tc>
        <w:tc>
          <w:tcPr>
            <w:tcW w:w="3119" w:type="dxa"/>
            <w:vAlign w:val="center"/>
          </w:tcPr>
          <w:p w14:paraId="5554164B" w14:textId="6F8ABE7A" w:rsidR="000E7BBC" w:rsidRPr="00854066" w:rsidRDefault="000E7BBC" w:rsidP="00854066">
            <w:pPr>
              <w:ind w:left="227" w:firstLine="0"/>
            </w:pPr>
          </w:p>
        </w:tc>
      </w:tr>
      <w:tr w:rsidR="000E7BBC" w:rsidRPr="00854066" w14:paraId="77586C87" w14:textId="77777777" w:rsidTr="000E7BBC">
        <w:tc>
          <w:tcPr>
            <w:tcW w:w="7230" w:type="dxa"/>
            <w:gridSpan w:val="4"/>
            <w:shd w:val="clear" w:color="auto" w:fill="D9D9D9" w:themeFill="background1" w:themeFillShade="D9"/>
            <w:vAlign w:val="center"/>
          </w:tcPr>
          <w:p w14:paraId="7A35A719" w14:textId="50AA2172" w:rsidR="000E7BBC" w:rsidRPr="00854066" w:rsidRDefault="000E7BBC" w:rsidP="00854066">
            <w:pPr>
              <w:ind w:left="227" w:firstLine="0"/>
            </w:pPr>
            <w:r w:rsidRPr="00854066">
              <w:t>2020</w:t>
            </w:r>
          </w:p>
        </w:tc>
      </w:tr>
      <w:tr w:rsidR="000E7BBC" w:rsidRPr="00854066" w14:paraId="656319FC" w14:textId="77777777" w:rsidTr="000E7BBC">
        <w:tc>
          <w:tcPr>
            <w:tcW w:w="3686" w:type="dxa"/>
            <w:vAlign w:val="center"/>
          </w:tcPr>
          <w:p w14:paraId="1B86EC22" w14:textId="013D7C97" w:rsidR="000E7BBC" w:rsidRPr="00854066" w:rsidRDefault="000E7BBC" w:rsidP="00854066">
            <w:pPr>
              <w:ind w:left="227" w:firstLine="0"/>
            </w:pPr>
            <w:r w:rsidRPr="00854066">
              <w:t>Torque Vectoring</w:t>
            </w:r>
          </w:p>
        </w:tc>
        <w:tc>
          <w:tcPr>
            <w:tcW w:w="3544" w:type="dxa"/>
            <w:gridSpan w:val="3"/>
            <w:vAlign w:val="center"/>
          </w:tcPr>
          <w:p w14:paraId="221D9ED5" w14:textId="20DEB94C" w:rsidR="000E7BBC" w:rsidRPr="00854066" w:rsidRDefault="000E7BBC" w:rsidP="00854066">
            <w:pPr>
              <w:ind w:left="227" w:firstLine="0"/>
            </w:pPr>
            <w:r w:rsidRPr="00854066">
              <w:t>ADAS - Lane Assistant</w:t>
            </w:r>
          </w:p>
        </w:tc>
      </w:tr>
      <w:tr w:rsidR="000E7BBC" w:rsidRPr="00854066" w14:paraId="1A1DBB1C" w14:textId="77777777" w:rsidTr="000E7BBC">
        <w:tc>
          <w:tcPr>
            <w:tcW w:w="3686" w:type="dxa"/>
            <w:vAlign w:val="center"/>
          </w:tcPr>
          <w:p w14:paraId="1378C510" w14:textId="2EE14D3A" w:rsidR="000E7BBC" w:rsidRPr="00854066" w:rsidRDefault="000E7BBC" w:rsidP="00854066">
            <w:pPr>
              <w:ind w:left="227" w:firstLine="0"/>
            </w:pPr>
            <w:r w:rsidRPr="00854066">
              <w:t>Four Wheel Steering AWS</w:t>
            </w:r>
          </w:p>
        </w:tc>
        <w:tc>
          <w:tcPr>
            <w:tcW w:w="3544" w:type="dxa"/>
            <w:gridSpan w:val="3"/>
            <w:vAlign w:val="center"/>
          </w:tcPr>
          <w:p w14:paraId="1B2CA0B3" w14:textId="1B776051" w:rsidR="000E7BBC" w:rsidRPr="00854066" w:rsidRDefault="000E7BBC" w:rsidP="00854066">
            <w:pPr>
              <w:ind w:left="227" w:firstLine="0"/>
            </w:pPr>
            <w:r w:rsidRPr="00854066">
              <w:t>ADAS - Braking Assistance</w:t>
            </w:r>
          </w:p>
        </w:tc>
      </w:tr>
      <w:tr w:rsidR="000E7BBC" w:rsidRPr="00854066" w14:paraId="055B41A9" w14:textId="77777777" w:rsidTr="000E7BBC">
        <w:tc>
          <w:tcPr>
            <w:tcW w:w="3686" w:type="dxa"/>
            <w:vAlign w:val="center"/>
          </w:tcPr>
          <w:p w14:paraId="56236BE1" w14:textId="145C6F88" w:rsidR="000E7BBC" w:rsidRPr="00854066" w:rsidRDefault="000E7BBC" w:rsidP="00854066">
            <w:pPr>
              <w:ind w:left="227" w:firstLine="0"/>
            </w:pPr>
            <w:r w:rsidRPr="00854066">
              <w:t>Unconventional and Interconnected Suspension</w:t>
            </w:r>
          </w:p>
        </w:tc>
        <w:tc>
          <w:tcPr>
            <w:tcW w:w="3544" w:type="dxa"/>
            <w:gridSpan w:val="3"/>
            <w:vAlign w:val="center"/>
          </w:tcPr>
          <w:p w14:paraId="27EE8B1B" w14:textId="4DB6D6BF" w:rsidR="000E7BBC" w:rsidRPr="00854066" w:rsidRDefault="000E7BBC" w:rsidP="00854066">
            <w:pPr>
              <w:ind w:left="227" w:firstLine="0"/>
            </w:pPr>
            <w:r w:rsidRPr="00854066">
              <w:t>ADAS - Cruise Control</w:t>
            </w:r>
          </w:p>
        </w:tc>
      </w:tr>
      <w:tr w:rsidR="000E7BBC" w:rsidRPr="00854066" w14:paraId="6D29FD60" w14:textId="77777777" w:rsidTr="000E7BBC">
        <w:tc>
          <w:tcPr>
            <w:tcW w:w="3686" w:type="dxa"/>
            <w:vAlign w:val="center"/>
          </w:tcPr>
          <w:p w14:paraId="10339427" w14:textId="392F81FF" w:rsidR="000E7BBC" w:rsidRPr="00854066" w:rsidRDefault="000E7BBC" w:rsidP="00854066">
            <w:pPr>
              <w:ind w:left="227" w:firstLine="0"/>
            </w:pPr>
            <w:r w:rsidRPr="00854066">
              <w:t>Novel Vehicle Architectures</w:t>
            </w:r>
          </w:p>
        </w:tc>
        <w:tc>
          <w:tcPr>
            <w:tcW w:w="3544" w:type="dxa"/>
            <w:gridSpan w:val="3"/>
            <w:vAlign w:val="center"/>
          </w:tcPr>
          <w:p w14:paraId="25C762E7" w14:textId="7A5936A0" w:rsidR="000E7BBC" w:rsidRPr="00854066" w:rsidRDefault="000E7BBC" w:rsidP="00854066">
            <w:pPr>
              <w:ind w:left="227" w:firstLine="0"/>
            </w:pPr>
            <w:r w:rsidRPr="00854066">
              <w:t>ADAS - Automatic Parking</w:t>
            </w:r>
          </w:p>
        </w:tc>
      </w:tr>
      <w:tr w:rsidR="000E7BBC" w:rsidRPr="00854066" w14:paraId="2E6FB139" w14:textId="77777777" w:rsidTr="000E7BBC">
        <w:tc>
          <w:tcPr>
            <w:tcW w:w="3686" w:type="dxa"/>
            <w:vAlign w:val="center"/>
          </w:tcPr>
          <w:p w14:paraId="0FB5AD0E" w14:textId="6E9ADDB3" w:rsidR="000E7BBC" w:rsidRPr="00854066" w:rsidRDefault="000E7BBC" w:rsidP="00854066">
            <w:pPr>
              <w:ind w:left="227" w:firstLine="0"/>
            </w:pPr>
            <w:r w:rsidRPr="00854066">
              <w:t>Advancements in Tire Technology</w:t>
            </w:r>
          </w:p>
        </w:tc>
        <w:tc>
          <w:tcPr>
            <w:tcW w:w="3544" w:type="dxa"/>
            <w:gridSpan w:val="3"/>
            <w:vAlign w:val="center"/>
          </w:tcPr>
          <w:p w14:paraId="47BCBB71" w14:textId="4B917EC7" w:rsidR="000E7BBC" w:rsidRPr="00854066" w:rsidRDefault="000E7BBC" w:rsidP="00854066">
            <w:pPr>
              <w:ind w:left="227" w:firstLine="0"/>
            </w:pPr>
            <w:r w:rsidRPr="00854066">
              <w:t>ADAS - AR and Human Vehicle Interface</w:t>
            </w:r>
          </w:p>
        </w:tc>
      </w:tr>
      <w:tr w:rsidR="000E7BBC" w:rsidRPr="00854066" w14:paraId="1B3F606A" w14:textId="77777777" w:rsidTr="000E7BBC">
        <w:tc>
          <w:tcPr>
            <w:tcW w:w="3686" w:type="dxa"/>
            <w:vAlign w:val="center"/>
          </w:tcPr>
          <w:p w14:paraId="216A1102" w14:textId="46381E41" w:rsidR="000E7BBC" w:rsidRPr="00854066" w:rsidRDefault="000E7BBC" w:rsidP="00854066">
            <w:pPr>
              <w:ind w:left="227" w:firstLine="0"/>
            </w:pPr>
            <w:r w:rsidRPr="00854066">
              <w:t>Brake-by-wire and steering-by-wire Systems</w:t>
            </w:r>
          </w:p>
        </w:tc>
        <w:tc>
          <w:tcPr>
            <w:tcW w:w="3544" w:type="dxa"/>
            <w:gridSpan w:val="3"/>
            <w:vAlign w:val="center"/>
          </w:tcPr>
          <w:p w14:paraId="7D1B4BFF" w14:textId="27B96C70" w:rsidR="000E7BBC" w:rsidRPr="00854066" w:rsidRDefault="000E7BBC" w:rsidP="00854066">
            <w:pPr>
              <w:ind w:left="227" w:firstLine="0"/>
            </w:pPr>
            <w:r w:rsidRPr="00854066">
              <w:t>Full AD - Trajectory Planning</w:t>
            </w:r>
          </w:p>
        </w:tc>
      </w:tr>
      <w:tr w:rsidR="000E7BBC" w:rsidRPr="00854066" w14:paraId="052A1791" w14:textId="77777777" w:rsidTr="000E7BBC">
        <w:tc>
          <w:tcPr>
            <w:tcW w:w="3686" w:type="dxa"/>
            <w:vAlign w:val="center"/>
          </w:tcPr>
          <w:p w14:paraId="65B450B2" w14:textId="71ED71C3" w:rsidR="000E7BBC" w:rsidRPr="00854066" w:rsidRDefault="000E7BBC" w:rsidP="00854066">
            <w:pPr>
              <w:ind w:left="227" w:firstLine="0"/>
            </w:pPr>
            <w:r w:rsidRPr="00854066">
              <w:t>Regenerative Braking</w:t>
            </w:r>
          </w:p>
        </w:tc>
        <w:tc>
          <w:tcPr>
            <w:tcW w:w="3544" w:type="dxa"/>
            <w:gridSpan w:val="3"/>
            <w:vAlign w:val="center"/>
          </w:tcPr>
          <w:p w14:paraId="5188B8E5" w14:textId="0F81DDDB" w:rsidR="000E7BBC" w:rsidRPr="00854066" w:rsidRDefault="000E7BBC" w:rsidP="00854066">
            <w:pPr>
              <w:ind w:left="227" w:firstLine="0"/>
            </w:pPr>
            <w:r w:rsidRPr="00854066">
              <w:t>Full AD - Vehicle State Estimation</w:t>
            </w:r>
          </w:p>
        </w:tc>
      </w:tr>
      <w:tr w:rsidR="000E7BBC" w:rsidRPr="00854066" w14:paraId="145E3FC7" w14:textId="77777777" w:rsidTr="000E7BBC">
        <w:tc>
          <w:tcPr>
            <w:tcW w:w="3686" w:type="dxa"/>
            <w:vAlign w:val="center"/>
          </w:tcPr>
          <w:p w14:paraId="29A36251" w14:textId="3D3230FD" w:rsidR="000E7BBC" w:rsidRPr="00854066" w:rsidRDefault="000E7BBC" w:rsidP="00854066">
            <w:pPr>
              <w:ind w:left="227" w:firstLine="0"/>
            </w:pPr>
            <w:r w:rsidRPr="00854066">
              <w:t>Active Suspensions and Body Controls</w:t>
            </w:r>
          </w:p>
        </w:tc>
        <w:tc>
          <w:tcPr>
            <w:tcW w:w="3544" w:type="dxa"/>
            <w:gridSpan w:val="3"/>
            <w:vAlign w:val="center"/>
          </w:tcPr>
          <w:p w14:paraId="7BFF8355" w14:textId="0428D3E2" w:rsidR="000E7BBC" w:rsidRPr="00854066" w:rsidRDefault="000E7BBC" w:rsidP="00854066">
            <w:pPr>
              <w:ind w:left="227" w:firstLine="0"/>
            </w:pPr>
            <w:r w:rsidRPr="00854066">
              <w:t>Full AD - V2X communication</w:t>
            </w:r>
          </w:p>
        </w:tc>
      </w:tr>
      <w:tr w:rsidR="000E7BBC" w:rsidRPr="00854066" w14:paraId="32013895" w14:textId="77777777" w:rsidTr="000E7BBC">
        <w:tc>
          <w:tcPr>
            <w:tcW w:w="3686" w:type="dxa"/>
            <w:vAlign w:val="center"/>
          </w:tcPr>
          <w:p w14:paraId="393B6136" w14:textId="498E2A28" w:rsidR="000E7BBC" w:rsidRPr="00854066" w:rsidRDefault="000E7BBC" w:rsidP="00854066">
            <w:pPr>
              <w:ind w:left="227" w:firstLine="0"/>
            </w:pPr>
            <w:r w:rsidRPr="00854066">
              <w:t>Active Aerodynamics</w:t>
            </w:r>
          </w:p>
        </w:tc>
        <w:tc>
          <w:tcPr>
            <w:tcW w:w="3544" w:type="dxa"/>
            <w:gridSpan w:val="3"/>
            <w:vAlign w:val="center"/>
          </w:tcPr>
          <w:p w14:paraId="360D2996" w14:textId="2D5536DB" w:rsidR="000E7BBC" w:rsidRPr="00854066" w:rsidRDefault="000E7BBC" w:rsidP="00854066">
            <w:pPr>
              <w:ind w:left="227" w:firstLine="0"/>
            </w:pPr>
            <w:r w:rsidRPr="00854066">
              <w:t>Full AD - Regulating and testing AD vehicles</w:t>
            </w:r>
          </w:p>
        </w:tc>
      </w:tr>
      <w:tr w:rsidR="000E7BBC" w:rsidRPr="00854066" w14:paraId="35A64186" w14:textId="77777777" w:rsidTr="000E7BBC">
        <w:tc>
          <w:tcPr>
            <w:tcW w:w="3686" w:type="dxa"/>
            <w:vAlign w:val="center"/>
          </w:tcPr>
          <w:p w14:paraId="6111A04E" w14:textId="6DF42EF9" w:rsidR="000E7BBC" w:rsidRPr="00854066" w:rsidRDefault="000E7BBC" w:rsidP="00854066">
            <w:pPr>
              <w:ind w:left="227" w:firstLine="0"/>
            </w:pPr>
            <w:r w:rsidRPr="00854066">
              <w:t>Lap time Simulation and Virtual Driver</w:t>
            </w:r>
          </w:p>
        </w:tc>
        <w:tc>
          <w:tcPr>
            <w:tcW w:w="3544" w:type="dxa"/>
            <w:gridSpan w:val="3"/>
            <w:vAlign w:val="center"/>
          </w:tcPr>
          <w:p w14:paraId="7C3FC645" w14:textId="77777777" w:rsidR="000E7BBC" w:rsidRPr="00854066" w:rsidRDefault="000E7BBC" w:rsidP="00854066">
            <w:pPr>
              <w:ind w:left="227" w:firstLine="0"/>
            </w:pPr>
          </w:p>
        </w:tc>
      </w:tr>
      <w:tr w:rsidR="000E7BBC" w:rsidRPr="00854066" w14:paraId="1FB687EF" w14:textId="77777777" w:rsidTr="000E7BBC">
        <w:tc>
          <w:tcPr>
            <w:tcW w:w="7230" w:type="dxa"/>
            <w:gridSpan w:val="4"/>
            <w:shd w:val="clear" w:color="auto" w:fill="D9D9D9" w:themeFill="background1" w:themeFillShade="D9"/>
          </w:tcPr>
          <w:p w14:paraId="4DF3DEC8" w14:textId="7E7FB0EE" w:rsidR="000E7BBC" w:rsidRPr="00854066" w:rsidRDefault="000E7BBC" w:rsidP="00854066">
            <w:pPr>
              <w:ind w:left="227" w:firstLine="0"/>
            </w:pPr>
            <w:r w:rsidRPr="00854066">
              <w:t>2021</w:t>
            </w:r>
          </w:p>
        </w:tc>
      </w:tr>
      <w:tr w:rsidR="000E7BBC" w:rsidRPr="00854066" w14:paraId="75C3B633" w14:textId="77777777" w:rsidTr="000E7BBC">
        <w:tc>
          <w:tcPr>
            <w:tcW w:w="3828" w:type="dxa"/>
            <w:gridSpan w:val="2"/>
            <w:vAlign w:val="center"/>
          </w:tcPr>
          <w:p w14:paraId="67F25ADB" w14:textId="6D31A75C" w:rsidR="000E7BBC" w:rsidRPr="00854066" w:rsidRDefault="000E7BBC" w:rsidP="00854066">
            <w:pPr>
              <w:ind w:left="227" w:firstLine="0"/>
            </w:pPr>
            <w:r w:rsidRPr="00854066">
              <w:t>Is it worth it? EV life cycle and Cost of Ownership</w:t>
            </w:r>
          </w:p>
        </w:tc>
        <w:tc>
          <w:tcPr>
            <w:tcW w:w="3402" w:type="dxa"/>
            <w:gridSpan w:val="2"/>
            <w:vAlign w:val="center"/>
          </w:tcPr>
          <w:p w14:paraId="579477C5" w14:textId="24EE656A" w:rsidR="000E7BBC" w:rsidRPr="00854066" w:rsidRDefault="000E7BBC" w:rsidP="00854066">
            <w:pPr>
              <w:ind w:left="227" w:firstLine="0"/>
            </w:pPr>
            <w:r w:rsidRPr="00854066">
              <w:t>Fuel Cell - is it the future of clean mobility?</w:t>
            </w:r>
          </w:p>
        </w:tc>
      </w:tr>
      <w:tr w:rsidR="000E7BBC" w:rsidRPr="00854066" w14:paraId="01169CF4" w14:textId="77777777" w:rsidTr="000E7BBC">
        <w:tc>
          <w:tcPr>
            <w:tcW w:w="3828" w:type="dxa"/>
            <w:gridSpan w:val="2"/>
            <w:vAlign w:val="center"/>
          </w:tcPr>
          <w:p w14:paraId="345C73B2" w14:textId="24FDFDF2" w:rsidR="000E7BBC" w:rsidRPr="00854066" w:rsidRDefault="000E7BBC" w:rsidP="00854066">
            <w:pPr>
              <w:ind w:left="227" w:firstLine="0"/>
            </w:pPr>
            <w:r w:rsidRPr="00854066">
              <w:t>Electric motors - which technology will prevail?</w:t>
            </w:r>
          </w:p>
        </w:tc>
        <w:tc>
          <w:tcPr>
            <w:tcW w:w="3402" w:type="dxa"/>
            <w:gridSpan w:val="2"/>
            <w:vAlign w:val="center"/>
          </w:tcPr>
          <w:p w14:paraId="59CF4F00" w14:textId="3F03F43F" w:rsidR="000E7BBC" w:rsidRPr="00854066" w:rsidRDefault="000E7BBC" w:rsidP="00854066">
            <w:pPr>
              <w:ind w:left="227" w:firstLine="0"/>
            </w:pPr>
            <w:r w:rsidRPr="00854066">
              <w:t>A hot topic: Thermal management for EVs</w:t>
            </w:r>
          </w:p>
        </w:tc>
      </w:tr>
      <w:tr w:rsidR="000E7BBC" w:rsidRPr="00854066" w14:paraId="21629D62" w14:textId="77777777" w:rsidTr="00102EC0">
        <w:tc>
          <w:tcPr>
            <w:tcW w:w="7230" w:type="dxa"/>
            <w:gridSpan w:val="4"/>
            <w:vAlign w:val="center"/>
          </w:tcPr>
          <w:p w14:paraId="7B951564" w14:textId="258EDAE2" w:rsidR="000E7BBC" w:rsidRPr="00854066" w:rsidRDefault="000E7BBC" w:rsidP="00854066">
            <w:pPr>
              <w:ind w:left="227" w:firstLine="0"/>
            </w:pPr>
            <w:r w:rsidRPr="00854066">
              <w:t>Cooperative ADAS - what can we do if all vehicles act together?</w:t>
            </w:r>
          </w:p>
        </w:tc>
      </w:tr>
      <w:tr w:rsidR="000E7BBC" w:rsidRPr="00854066" w14:paraId="419BFD78" w14:textId="77777777" w:rsidTr="00F946CB">
        <w:tc>
          <w:tcPr>
            <w:tcW w:w="7230" w:type="dxa"/>
            <w:gridSpan w:val="4"/>
            <w:vAlign w:val="center"/>
          </w:tcPr>
          <w:p w14:paraId="3A434432" w14:textId="2399E2E2" w:rsidR="000E7BBC" w:rsidRPr="00854066" w:rsidRDefault="000E7BBC" w:rsidP="00854066">
            <w:pPr>
              <w:ind w:left="227" w:firstLine="0"/>
            </w:pPr>
            <w:r w:rsidRPr="00854066">
              <w:t>Need for Speed (of connection) - 5G and new networks and their impact on smart vehicles</w:t>
            </w:r>
          </w:p>
        </w:tc>
      </w:tr>
      <w:tr w:rsidR="000E7BBC" w:rsidRPr="00854066" w14:paraId="3FD8D9E6" w14:textId="77777777" w:rsidTr="003C7BC6">
        <w:tc>
          <w:tcPr>
            <w:tcW w:w="7230" w:type="dxa"/>
            <w:gridSpan w:val="4"/>
            <w:vAlign w:val="center"/>
          </w:tcPr>
          <w:p w14:paraId="0C4B4D15" w14:textId="281FCA22" w:rsidR="000E7BBC" w:rsidRPr="00854066" w:rsidRDefault="000E7BBC" w:rsidP="00854066">
            <w:pPr>
              <w:ind w:left="227" w:firstLine="0"/>
            </w:pPr>
            <w:r w:rsidRPr="00854066">
              <w:t xml:space="preserve">Smart vehicles, </w:t>
            </w:r>
            <w:proofErr w:type="gramStart"/>
            <w:r w:rsidRPr="00854066">
              <w:t>cybersecurity</w:t>
            </w:r>
            <w:proofErr w:type="gramEnd"/>
            <w:r w:rsidRPr="00854066">
              <w:t xml:space="preserve"> and data privacy on a connected world</w:t>
            </w:r>
          </w:p>
        </w:tc>
      </w:tr>
      <w:tr w:rsidR="000E7BBC" w:rsidRPr="00854066" w14:paraId="789EF3AB" w14:textId="77777777" w:rsidTr="00E61844">
        <w:tc>
          <w:tcPr>
            <w:tcW w:w="7230" w:type="dxa"/>
            <w:gridSpan w:val="4"/>
            <w:vAlign w:val="center"/>
          </w:tcPr>
          <w:p w14:paraId="27335DB7" w14:textId="27EDED56" w:rsidR="000E7BBC" w:rsidRPr="00854066" w:rsidRDefault="000E7BBC" w:rsidP="00854066">
            <w:pPr>
              <w:ind w:left="227" w:firstLine="0"/>
            </w:pPr>
            <w:r w:rsidRPr="00854066">
              <w:t xml:space="preserve">Are you ok? Predictive maintenance and its sensors, </w:t>
            </w:r>
            <w:proofErr w:type="gramStart"/>
            <w:r w:rsidRPr="00854066">
              <w:t>algorithms</w:t>
            </w:r>
            <w:proofErr w:type="gramEnd"/>
            <w:r w:rsidRPr="00854066">
              <w:t xml:space="preserve"> and protocols</w:t>
            </w:r>
          </w:p>
        </w:tc>
      </w:tr>
      <w:tr w:rsidR="000E7BBC" w:rsidRPr="00854066" w14:paraId="1B2005A1" w14:textId="77777777" w:rsidTr="006C7D79">
        <w:tc>
          <w:tcPr>
            <w:tcW w:w="7230" w:type="dxa"/>
            <w:gridSpan w:val="4"/>
            <w:vAlign w:val="center"/>
          </w:tcPr>
          <w:p w14:paraId="3B7F3BA5" w14:textId="573C81E4" w:rsidR="000E7BBC" w:rsidRPr="00854066" w:rsidRDefault="002458A0" w:rsidP="00854066">
            <w:pPr>
              <w:ind w:left="227" w:firstLine="0"/>
            </w:pPr>
            <w:r w:rsidRPr="00854066">
              <w:t xml:space="preserve">Who am I? - </w:t>
            </w:r>
            <w:r w:rsidR="000E7BBC" w:rsidRPr="00854066">
              <w:t>Vehicle modelling for Autonomous Driving</w:t>
            </w:r>
          </w:p>
        </w:tc>
      </w:tr>
      <w:tr w:rsidR="000E7BBC" w:rsidRPr="00854066" w14:paraId="6B3253A5" w14:textId="77777777" w:rsidTr="00C81F9F">
        <w:tc>
          <w:tcPr>
            <w:tcW w:w="7230" w:type="dxa"/>
            <w:gridSpan w:val="4"/>
            <w:vAlign w:val="center"/>
          </w:tcPr>
          <w:p w14:paraId="6727569B" w14:textId="60386C17" w:rsidR="000E7BBC" w:rsidRPr="00854066" w:rsidRDefault="000E7BBC" w:rsidP="00854066">
            <w:pPr>
              <w:ind w:left="227" w:firstLine="0"/>
            </w:pPr>
            <w:r w:rsidRPr="00854066">
              <w:t xml:space="preserve">See, </w:t>
            </w:r>
            <w:proofErr w:type="gramStart"/>
            <w:r w:rsidRPr="00854066">
              <w:t>process</w:t>
            </w:r>
            <w:proofErr w:type="gramEnd"/>
            <w:r w:rsidRPr="00854066">
              <w:t xml:space="preserve"> and decide - Advancements on sensors and fusion techniques</w:t>
            </w:r>
          </w:p>
        </w:tc>
      </w:tr>
      <w:tr w:rsidR="000E7BBC" w:rsidRPr="00854066" w14:paraId="271D7FA8" w14:textId="77777777" w:rsidTr="00CA3914">
        <w:tc>
          <w:tcPr>
            <w:tcW w:w="7230" w:type="dxa"/>
            <w:gridSpan w:val="4"/>
            <w:vAlign w:val="center"/>
          </w:tcPr>
          <w:p w14:paraId="39AFC4CB" w14:textId="660CF376" w:rsidR="000E7BBC" w:rsidRPr="00854066" w:rsidRDefault="000E7BBC" w:rsidP="00854066">
            <w:pPr>
              <w:ind w:left="227" w:firstLine="0"/>
            </w:pPr>
            <w:r w:rsidRPr="00854066">
              <w:t>Better than humans? Algorithms and AI on the AD development</w:t>
            </w:r>
          </w:p>
        </w:tc>
      </w:tr>
      <w:tr w:rsidR="000E7BBC" w:rsidRPr="00854066" w14:paraId="14FC9468" w14:textId="77777777" w:rsidTr="009D6430">
        <w:tc>
          <w:tcPr>
            <w:tcW w:w="7230" w:type="dxa"/>
            <w:gridSpan w:val="4"/>
            <w:vAlign w:val="center"/>
          </w:tcPr>
          <w:p w14:paraId="5B3ED84B" w14:textId="5F40132D" w:rsidR="000E7BBC" w:rsidRPr="00854066" w:rsidRDefault="000E7BBC" w:rsidP="00854066">
            <w:pPr>
              <w:ind w:left="227" w:firstLine="0"/>
            </w:pPr>
            <w:r w:rsidRPr="00854066">
              <w:t>The vehicle decided the path, now what? Yaw control strategies</w:t>
            </w:r>
          </w:p>
        </w:tc>
      </w:tr>
      <w:tr w:rsidR="000E7BBC" w:rsidRPr="00854066" w14:paraId="6DF3EC19" w14:textId="77777777" w:rsidTr="00473765">
        <w:tc>
          <w:tcPr>
            <w:tcW w:w="7230" w:type="dxa"/>
            <w:gridSpan w:val="4"/>
            <w:vAlign w:val="center"/>
          </w:tcPr>
          <w:p w14:paraId="2F9122E1" w14:textId="517849FE" w:rsidR="000E7BBC" w:rsidRPr="00854066" w:rsidRDefault="000E7BBC" w:rsidP="00854066">
            <w:pPr>
              <w:ind w:left="227" w:firstLine="0"/>
            </w:pPr>
            <w:r w:rsidRPr="00854066">
              <w:t>Testing and validating Autonomous Vehicles - Is it safe?</w:t>
            </w:r>
          </w:p>
        </w:tc>
      </w:tr>
      <w:tr w:rsidR="000E7BBC" w:rsidRPr="00854066" w14:paraId="50236226" w14:textId="77777777" w:rsidTr="00103450">
        <w:tc>
          <w:tcPr>
            <w:tcW w:w="7230" w:type="dxa"/>
            <w:gridSpan w:val="4"/>
            <w:vAlign w:val="center"/>
          </w:tcPr>
          <w:p w14:paraId="79DDE191" w14:textId="253C2648" w:rsidR="000E7BBC" w:rsidRPr="00854066" w:rsidRDefault="000E7BBC" w:rsidP="00854066">
            <w:pPr>
              <w:ind w:left="227" w:firstLine="0"/>
            </w:pPr>
            <w:r w:rsidRPr="00854066">
              <w:t>Everything under control - Active systems and their novelties</w:t>
            </w:r>
          </w:p>
        </w:tc>
      </w:tr>
      <w:tr w:rsidR="000E7BBC" w:rsidRPr="00854066" w14:paraId="3F7A2355" w14:textId="77777777" w:rsidTr="0014018F">
        <w:tc>
          <w:tcPr>
            <w:tcW w:w="7230" w:type="dxa"/>
            <w:gridSpan w:val="4"/>
            <w:vAlign w:val="center"/>
          </w:tcPr>
          <w:p w14:paraId="38F238CF" w14:textId="78589570" w:rsidR="000E7BBC" w:rsidRPr="00854066" w:rsidRDefault="000E7BBC" w:rsidP="00854066">
            <w:pPr>
              <w:ind w:left="227" w:firstLine="0"/>
            </w:pPr>
            <w:r w:rsidRPr="00854066">
              <w:t>Too much information! Challenges for VCUs and system communications</w:t>
            </w:r>
          </w:p>
        </w:tc>
      </w:tr>
      <w:tr w:rsidR="000E7BBC" w:rsidRPr="00854066" w14:paraId="495B2DFC" w14:textId="77777777" w:rsidTr="00AC110F">
        <w:tc>
          <w:tcPr>
            <w:tcW w:w="7230" w:type="dxa"/>
            <w:gridSpan w:val="4"/>
            <w:vAlign w:val="center"/>
          </w:tcPr>
          <w:p w14:paraId="73A984DE" w14:textId="209FAAE7" w:rsidR="000E7BBC" w:rsidRPr="00854066" w:rsidRDefault="000E7BBC" w:rsidP="00854066">
            <w:pPr>
              <w:ind w:left="227" w:firstLine="0"/>
            </w:pPr>
            <w:r w:rsidRPr="00854066">
              <w:t>Uber, electric scooters and hyperloop - the future of mobility beyond cars</w:t>
            </w:r>
          </w:p>
        </w:tc>
      </w:tr>
      <w:tr w:rsidR="000E7BBC" w:rsidRPr="00854066" w14:paraId="7D80CED7" w14:textId="77777777" w:rsidTr="00552E36">
        <w:tc>
          <w:tcPr>
            <w:tcW w:w="7230" w:type="dxa"/>
            <w:gridSpan w:val="4"/>
            <w:vAlign w:val="center"/>
          </w:tcPr>
          <w:p w14:paraId="4E145800" w14:textId="0F3F1628" w:rsidR="000E7BBC" w:rsidRPr="00854066" w:rsidRDefault="000E7BBC" w:rsidP="00854066">
            <w:pPr>
              <w:ind w:left="227" w:firstLine="0"/>
            </w:pPr>
            <w:r w:rsidRPr="00854066">
              <w:t xml:space="preserve">Just point A to point </w:t>
            </w:r>
            <w:proofErr w:type="gramStart"/>
            <w:r w:rsidRPr="00854066">
              <w:t>B?</w:t>
            </w:r>
            <w:proofErr w:type="gramEnd"/>
            <w:r w:rsidRPr="00854066">
              <w:t xml:space="preserve"> - Passion for vehicles and market trends for new consumers</w:t>
            </w:r>
          </w:p>
        </w:tc>
      </w:tr>
      <w:tr w:rsidR="000E7BBC" w:rsidRPr="00854066" w14:paraId="460F5719" w14:textId="77777777" w:rsidTr="005419B0">
        <w:tc>
          <w:tcPr>
            <w:tcW w:w="7230" w:type="dxa"/>
            <w:gridSpan w:val="4"/>
            <w:vAlign w:val="center"/>
          </w:tcPr>
          <w:p w14:paraId="15786034" w14:textId="1F2D0F08" w:rsidR="000E7BBC" w:rsidRPr="00854066" w:rsidRDefault="000E7BBC" w:rsidP="00854066">
            <w:pPr>
              <w:ind w:left="227" w:firstLine="0"/>
            </w:pPr>
            <w:r w:rsidRPr="00854066">
              <w:t>Traction control and Regenerative braking - How EV change longitudinal dynamics?</w:t>
            </w:r>
          </w:p>
        </w:tc>
      </w:tr>
      <w:tr w:rsidR="000E7BBC" w:rsidRPr="00854066" w14:paraId="191F8070" w14:textId="77777777" w:rsidTr="00AB5693">
        <w:tc>
          <w:tcPr>
            <w:tcW w:w="7230" w:type="dxa"/>
            <w:gridSpan w:val="4"/>
            <w:vAlign w:val="center"/>
          </w:tcPr>
          <w:p w14:paraId="58B0FE7A" w14:textId="7BA4AD7A" w:rsidR="000E7BBC" w:rsidRPr="00854066" w:rsidRDefault="000E7BBC" w:rsidP="00854066">
            <w:pPr>
              <w:ind w:left="227" w:firstLine="0"/>
            </w:pPr>
            <w:r w:rsidRPr="00854066">
              <w:t>The bottleneck - New technologies on batteries and energy management</w:t>
            </w:r>
          </w:p>
        </w:tc>
      </w:tr>
      <w:tr w:rsidR="000E7BBC" w:rsidRPr="00854066" w14:paraId="3415B64B" w14:textId="77777777" w:rsidTr="00A50E5C">
        <w:tc>
          <w:tcPr>
            <w:tcW w:w="7230" w:type="dxa"/>
            <w:gridSpan w:val="4"/>
            <w:vAlign w:val="center"/>
          </w:tcPr>
          <w:p w14:paraId="06382CA7" w14:textId="0E3BEBBD" w:rsidR="000E7BBC" w:rsidRPr="00854066" w:rsidRDefault="000E7BBC" w:rsidP="00854066">
            <w:pPr>
              <w:ind w:left="227" w:firstLine="0"/>
            </w:pPr>
            <w:r w:rsidRPr="00854066">
              <w:t xml:space="preserve">Who's </w:t>
            </w:r>
            <w:proofErr w:type="spellStart"/>
            <w:r w:rsidRPr="00854066">
              <w:t>gonna</w:t>
            </w:r>
            <w:proofErr w:type="spellEnd"/>
            <w:r w:rsidRPr="00854066">
              <w:t xml:space="preserve"> pay? Battery and EV market evolution worldwide</w:t>
            </w:r>
          </w:p>
        </w:tc>
      </w:tr>
      <w:tr w:rsidR="000E7BBC" w:rsidRPr="00854066" w14:paraId="2877998D" w14:textId="77777777" w:rsidTr="00FB2A19">
        <w:tc>
          <w:tcPr>
            <w:tcW w:w="7230" w:type="dxa"/>
            <w:gridSpan w:val="4"/>
            <w:vAlign w:val="center"/>
          </w:tcPr>
          <w:p w14:paraId="09A8B6C0" w14:textId="3D15FDFE" w:rsidR="000E7BBC" w:rsidRPr="00854066" w:rsidRDefault="000E7BBC" w:rsidP="00854066">
            <w:pPr>
              <w:ind w:left="227" w:firstLine="0"/>
            </w:pPr>
            <w:r w:rsidRPr="00854066">
              <w:t>E-Motorsport? - Importance to tech development and the impact of electrification</w:t>
            </w:r>
          </w:p>
        </w:tc>
      </w:tr>
    </w:tbl>
    <w:p w14:paraId="6329715F" w14:textId="77777777" w:rsidR="000E7BBC" w:rsidRPr="00854066" w:rsidRDefault="000E7BBC" w:rsidP="00854066">
      <w:pPr>
        <w:ind w:left="227" w:firstLine="0"/>
      </w:pPr>
    </w:p>
    <w:p w14:paraId="650C4C9A" w14:textId="496ED3E1" w:rsidR="00227F67" w:rsidRPr="00854066" w:rsidRDefault="0048071F" w:rsidP="00854066">
      <w:pPr>
        <w:ind w:left="227" w:firstLine="0"/>
      </w:pPr>
      <w:r w:rsidRPr="00854066">
        <w:t>T</w:t>
      </w:r>
      <w:r w:rsidR="00227F67" w:rsidRPr="00854066">
        <w:t>hree slightly different characteristics were experienced each year:</w:t>
      </w:r>
    </w:p>
    <w:p w14:paraId="48CCB8D4" w14:textId="6C7361C4" w:rsidR="00227F67" w:rsidRPr="00854066" w:rsidRDefault="00227F67" w:rsidP="00854066">
      <w:pPr>
        <w:ind w:left="227" w:firstLine="0"/>
      </w:pPr>
      <w:r w:rsidRPr="00854066">
        <w:t>2019: the projects were facultative; each student was free to choose between having a project/group assigned or making the classic oral exam</w:t>
      </w:r>
      <w:r w:rsidR="002458A0" w:rsidRPr="00854066">
        <w:t>.</w:t>
      </w:r>
    </w:p>
    <w:p w14:paraId="4C5B4739" w14:textId="77285B07" w:rsidR="00227F67" w:rsidRPr="00854066" w:rsidRDefault="00227F67" w:rsidP="00854066">
      <w:pPr>
        <w:ind w:left="227" w:firstLine="0"/>
      </w:pPr>
      <w:r w:rsidRPr="00854066">
        <w:t>2020: the projects were mandatory to all students and the tutoring sessions were performed in presence (ending around January 2020)</w:t>
      </w:r>
      <w:r w:rsidR="002458A0" w:rsidRPr="00854066">
        <w:t>.</w:t>
      </w:r>
    </w:p>
    <w:p w14:paraId="08272C4C" w14:textId="74A06EF2" w:rsidR="00227F67" w:rsidRPr="00854066" w:rsidRDefault="00227F67" w:rsidP="00854066">
      <w:pPr>
        <w:ind w:left="227" w:firstLine="0"/>
      </w:pPr>
      <w:r w:rsidRPr="00854066">
        <w:t>2021: the projects were mandatory to all students and the tutoring sessions were performed virtually (due to COVID</w:t>
      </w:r>
      <w:r w:rsidR="0031111F" w:rsidRPr="00854066">
        <w:t xml:space="preserve"> restrictions</w:t>
      </w:r>
      <w:r w:rsidRPr="00854066">
        <w:t>).</w:t>
      </w:r>
    </w:p>
    <w:p w14:paraId="49CD2596" w14:textId="3639E9B5" w:rsidR="00F271C2" w:rsidRPr="00854066" w:rsidRDefault="00F271C2" w:rsidP="00854066">
      <w:pPr>
        <w:ind w:left="227" w:firstLine="0"/>
      </w:pPr>
      <w:r w:rsidRPr="00854066">
        <w:lastRenderedPageBreak/>
        <w:t>This variation in the course characteristics presents itself as a good opportunity for a “natural experiment” to compare the outcomes and evaluate the effects of the methodology. Surely, with only three years of analysis, each one with no more than 50 students, the numerical considerations are not intended as a full statistical analysis, but as a tangible outcome apart from the subjective opinion of students and professors.</w:t>
      </w:r>
    </w:p>
    <w:p w14:paraId="2BC67255" w14:textId="3E67445B" w:rsidR="003B7149" w:rsidRPr="00854066" w:rsidRDefault="003B7149" w:rsidP="00854066">
      <w:pPr>
        <w:ind w:left="227" w:firstLine="0"/>
      </w:pPr>
      <w:r w:rsidRPr="00854066">
        <w:t>Results and discussion</w:t>
      </w:r>
    </w:p>
    <w:p w14:paraId="4B27D918" w14:textId="7B0F3107" w:rsidR="005048F9" w:rsidRPr="00854066" w:rsidRDefault="005048F9" w:rsidP="00854066">
      <w:pPr>
        <w:ind w:left="227" w:firstLine="0"/>
      </w:pPr>
      <w:r w:rsidRPr="00854066">
        <w:t xml:space="preserve">The first part of the analysis focuses on the evaluation of the students’ results in terms of Written Exam scores, as a proxy to their level of proficiency and understanding of the main concepts on the syllabus. Obviously, this approach has some limitations, as it regards slightly different teaching delivery, different </w:t>
      </w:r>
      <w:r w:rsidR="00E17EEA" w:rsidRPr="00854066">
        <w:t>exams</w:t>
      </w:r>
      <w:r w:rsidRPr="00854066">
        <w:t>, and a different pool of students with their inherent potentiality distribution.</w:t>
      </w:r>
      <w:r w:rsidR="009B3726" w:rsidRPr="00854066">
        <w:t xml:space="preserve"> </w:t>
      </w:r>
      <w:r w:rsidRPr="00854066">
        <w:t>The considered years for the analysis were 2017 (as a control group) and 2019-2021representing the three years of projects.</w:t>
      </w:r>
    </w:p>
    <w:p w14:paraId="7DFA11E5" w14:textId="7D2757AF" w:rsidR="004122F6" w:rsidRPr="00854066" w:rsidRDefault="005048F9" w:rsidP="00854066">
      <w:pPr>
        <w:ind w:left="227" w:firstLine="0"/>
      </w:pPr>
      <w:r w:rsidRPr="00854066">
        <w:t xml:space="preserve">In </w:t>
      </w:r>
      <w:r w:rsidRPr="00854066">
        <w:fldChar w:fldCharType="begin"/>
      </w:r>
      <w:r w:rsidRPr="00854066">
        <w:instrText xml:space="preserve"> REF _Ref100592586 \h </w:instrText>
      </w:r>
      <w:r w:rsidR="00BC4332" w:rsidRPr="00854066">
        <w:instrText xml:space="preserve"> \* MERGEFORMAT </w:instrText>
      </w:r>
      <w:r w:rsidRPr="00854066">
        <w:fldChar w:fldCharType="separate"/>
      </w:r>
      <w:r w:rsidR="00CB6669" w:rsidRPr="00854066">
        <w:t>Table 2</w:t>
      </w:r>
      <w:r w:rsidRPr="00854066">
        <w:fldChar w:fldCharType="end"/>
      </w:r>
      <w:r w:rsidRPr="00854066">
        <w:t xml:space="preserve"> the main results of the students are reported. The average and standard deviation of the exam scores is divided between ‘general’ where all results are considered, and ‘only pass’ in which the scores resulting in a failed exam are not considered. It is possible to see that the failure percentage is higher in the part A of the course, and the average scores are also lower even after excluding fails</w:t>
      </w:r>
      <w:r w:rsidR="005419A9" w:rsidRPr="00854066">
        <w:t>.</w:t>
      </w:r>
    </w:p>
    <w:p w14:paraId="44FB6FFE" w14:textId="50AF7FBC" w:rsidR="005048F9" w:rsidRPr="00854066" w:rsidRDefault="005048F9" w:rsidP="00854066">
      <w:pPr>
        <w:ind w:left="227" w:firstLine="0"/>
      </w:pPr>
      <w:bookmarkStart w:id="2" w:name="_Ref100592586"/>
      <w:r w:rsidRPr="00854066">
        <w:t xml:space="preserve">Table </w:t>
      </w:r>
      <w:r w:rsidR="00E54AD3">
        <w:fldChar w:fldCharType="begin"/>
      </w:r>
      <w:r w:rsidR="00E54AD3">
        <w:instrText xml:space="preserve"> SEQ "Table" \* MERGEFORMAT </w:instrText>
      </w:r>
      <w:r w:rsidR="00E54AD3">
        <w:fldChar w:fldCharType="separate"/>
      </w:r>
      <w:r w:rsidR="00CB6669" w:rsidRPr="00854066">
        <w:t>2</w:t>
      </w:r>
      <w:r w:rsidR="00E54AD3">
        <w:fldChar w:fldCharType="end"/>
      </w:r>
      <w:bookmarkEnd w:id="2"/>
      <w:r w:rsidRPr="00854066">
        <w:t>. Results of Chassis Design - aggregate 2017-2021</w:t>
      </w:r>
    </w:p>
    <w:tbl>
      <w:tblPr>
        <w:tblStyle w:val="TableGrid"/>
        <w:tblW w:w="6599" w:type="dxa"/>
        <w:jc w:val="center"/>
        <w:tblLook w:val="04A0" w:firstRow="1" w:lastRow="0" w:firstColumn="1" w:lastColumn="0" w:noHBand="0" w:noVBand="1"/>
      </w:tblPr>
      <w:tblGrid>
        <w:gridCol w:w="1267"/>
        <w:gridCol w:w="1075"/>
        <w:gridCol w:w="1193"/>
        <w:gridCol w:w="1077"/>
        <w:gridCol w:w="1193"/>
        <w:gridCol w:w="711"/>
        <w:gridCol w:w="83"/>
      </w:tblGrid>
      <w:tr w:rsidR="004B26DC" w:rsidRPr="00854066" w14:paraId="3C044178" w14:textId="77777777" w:rsidTr="004B26DC">
        <w:trPr>
          <w:jc w:val="center"/>
        </w:trPr>
        <w:tc>
          <w:tcPr>
            <w:tcW w:w="1267" w:type="dxa"/>
          </w:tcPr>
          <w:p w14:paraId="7E8E996D" w14:textId="77777777" w:rsidR="004B26DC" w:rsidRPr="00854066" w:rsidRDefault="004B26DC" w:rsidP="00854066">
            <w:pPr>
              <w:ind w:left="227" w:firstLine="0"/>
            </w:pPr>
          </w:p>
        </w:tc>
        <w:tc>
          <w:tcPr>
            <w:tcW w:w="1075" w:type="dxa"/>
          </w:tcPr>
          <w:p w14:paraId="3FA0EA0D" w14:textId="0B730192" w:rsidR="004B26DC" w:rsidRPr="00854066" w:rsidRDefault="004B26DC" w:rsidP="00854066">
            <w:pPr>
              <w:ind w:left="227" w:firstLine="0"/>
            </w:pPr>
            <w:r w:rsidRPr="00854066">
              <w:t>A (general)</w:t>
            </w:r>
          </w:p>
        </w:tc>
        <w:tc>
          <w:tcPr>
            <w:tcW w:w="1193" w:type="dxa"/>
          </w:tcPr>
          <w:p w14:paraId="5AD5488F" w14:textId="0320EC21" w:rsidR="004B26DC" w:rsidRPr="00854066" w:rsidRDefault="004B26DC" w:rsidP="00854066">
            <w:pPr>
              <w:ind w:left="227" w:firstLine="0"/>
            </w:pPr>
            <w:r w:rsidRPr="00854066">
              <w:t>A (only pass)</w:t>
            </w:r>
          </w:p>
        </w:tc>
        <w:tc>
          <w:tcPr>
            <w:tcW w:w="1077" w:type="dxa"/>
          </w:tcPr>
          <w:p w14:paraId="1B3FCD84" w14:textId="472AA52F" w:rsidR="004B26DC" w:rsidRPr="00854066" w:rsidRDefault="004B26DC" w:rsidP="00854066">
            <w:pPr>
              <w:ind w:left="227" w:firstLine="0"/>
            </w:pPr>
            <w:r w:rsidRPr="00854066">
              <w:t>B (general)</w:t>
            </w:r>
          </w:p>
        </w:tc>
        <w:tc>
          <w:tcPr>
            <w:tcW w:w="1193" w:type="dxa"/>
          </w:tcPr>
          <w:p w14:paraId="7FD15C20" w14:textId="1DC42998" w:rsidR="004B26DC" w:rsidRPr="00854066" w:rsidRDefault="004B26DC" w:rsidP="00854066">
            <w:pPr>
              <w:ind w:left="227" w:firstLine="0"/>
            </w:pPr>
            <w:r w:rsidRPr="00854066">
              <w:t>B (only pass)</w:t>
            </w:r>
          </w:p>
        </w:tc>
        <w:tc>
          <w:tcPr>
            <w:tcW w:w="794" w:type="dxa"/>
            <w:gridSpan w:val="2"/>
          </w:tcPr>
          <w:p w14:paraId="79BBFDCB" w14:textId="671DDDC2" w:rsidR="004B26DC" w:rsidRPr="00854066" w:rsidRDefault="004B26DC" w:rsidP="00854066">
            <w:pPr>
              <w:ind w:left="227" w:firstLine="0"/>
            </w:pPr>
            <w:r w:rsidRPr="00854066">
              <w:t>Project</w:t>
            </w:r>
          </w:p>
        </w:tc>
      </w:tr>
      <w:tr w:rsidR="004B26DC" w:rsidRPr="00854066" w14:paraId="0AAFF1AB" w14:textId="77777777" w:rsidTr="004B26DC">
        <w:trPr>
          <w:jc w:val="center"/>
        </w:trPr>
        <w:tc>
          <w:tcPr>
            <w:tcW w:w="1267" w:type="dxa"/>
          </w:tcPr>
          <w:p w14:paraId="0A5061A7" w14:textId="33793C1B" w:rsidR="004B26DC" w:rsidRPr="00854066" w:rsidRDefault="004B26DC" w:rsidP="00854066">
            <w:pPr>
              <w:ind w:left="227" w:firstLine="0"/>
            </w:pPr>
            <w:r w:rsidRPr="00854066">
              <w:t>Average</w:t>
            </w:r>
          </w:p>
        </w:tc>
        <w:tc>
          <w:tcPr>
            <w:tcW w:w="1075" w:type="dxa"/>
          </w:tcPr>
          <w:p w14:paraId="48BEFAF7" w14:textId="7EF5ED1F" w:rsidR="004B26DC" w:rsidRPr="00854066" w:rsidRDefault="004B26DC" w:rsidP="00854066">
            <w:pPr>
              <w:ind w:left="227" w:firstLine="0"/>
            </w:pPr>
            <w:r w:rsidRPr="00854066">
              <w:t>16,4</w:t>
            </w:r>
          </w:p>
        </w:tc>
        <w:tc>
          <w:tcPr>
            <w:tcW w:w="1193" w:type="dxa"/>
          </w:tcPr>
          <w:p w14:paraId="0F5E6C2F" w14:textId="015F6444" w:rsidR="004B26DC" w:rsidRPr="00854066" w:rsidRDefault="004B26DC" w:rsidP="00854066">
            <w:pPr>
              <w:ind w:left="227" w:firstLine="0"/>
            </w:pPr>
            <w:r w:rsidRPr="00854066">
              <w:t>22,4</w:t>
            </w:r>
          </w:p>
        </w:tc>
        <w:tc>
          <w:tcPr>
            <w:tcW w:w="1077" w:type="dxa"/>
          </w:tcPr>
          <w:p w14:paraId="61AEB184" w14:textId="7660A4D5" w:rsidR="004B26DC" w:rsidRPr="00854066" w:rsidRDefault="004B26DC" w:rsidP="00854066">
            <w:pPr>
              <w:ind w:left="227" w:firstLine="0"/>
            </w:pPr>
            <w:r w:rsidRPr="00854066">
              <w:t>2</w:t>
            </w:r>
            <w:r w:rsidR="00F271C2" w:rsidRPr="00854066">
              <w:t>0,3</w:t>
            </w:r>
          </w:p>
        </w:tc>
        <w:tc>
          <w:tcPr>
            <w:tcW w:w="1193" w:type="dxa"/>
          </w:tcPr>
          <w:p w14:paraId="245D79D6" w14:textId="58C9E7EF" w:rsidR="004B26DC" w:rsidRPr="00854066" w:rsidRDefault="004B26DC" w:rsidP="00854066">
            <w:pPr>
              <w:ind w:left="227" w:firstLine="0"/>
            </w:pPr>
            <w:r w:rsidRPr="00854066">
              <w:t>23,3</w:t>
            </w:r>
          </w:p>
        </w:tc>
        <w:tc>
          <w:tcPr>
            <w:tcW w:w="794" w:type="dxa"/>
            <w:gridSpan w:val="2"/>
          </w:tcPr>
          <w:p w14:paraId="05DD025A" w14:textId="1DC8331C" w:rsidR="004B26DC" w:rsidRPr="00854066" w:rsidRDefault="004B26DC" w:rsidP="00854066">
            <w:pPr>
              <w:ind w:left="227" w:firstLine="0"/>
            </w:pPr>
            <w:r w:rsidRPr="00854066">
              <w:t>29,9</w:t>
            </w:r>
          </w:p>
        </w:tc>
      </w:tr>
      <w:tr w:rsidR="004B26DC" w:rsidRPr="00854066" w14:paraId="100A3263" w14:textId="77777777" w:rsidTr="004B26DC">
        <w:trPr>
          <w:jc w:val="center"/>
        </w:trPr>
        <w:tc>
          <w:tcPr>
            <w:tcW w:w="1267" w:type="dxa"/>
          </w:tcPr>
          <w:p w14:paraId="1AD6DEBA" w14:textId="0F02DB6A" w:rsidR="004B26DC" w:rsidRPr="00854066" w:rsidRDefault="004B26DC" w:rsidP="00854066">
            <w:pPr>
              <w:ind w:left="227" w:firstLine="0"/>
            </w:pPr>
            <w:r w:rsidRPr="00854066">
              <w:t>Std. Dev. (σ)</w:t>
            </w:r>
          </w:p>
        </w:tc>
        <w:tc>
          <w:tcPr>
            <w:tcW w:w="1075" w:type="dxa"/>
          </w:tcPr>
          <w:p w14:paraId="402B427D" w14:textId="3B96C8E2" w:rsidR="004B26DC" w:rsidRPr="00854066" w:rsidRDefault="004B26DC" w:rsidP="00854066">
            <w:pPr>
              <w:ind w:left="227" w:firstLine="0"/>
            </w:pPr>
            <w:r w:rsidRPr="00854066">
              <w:t>8,5</w:t>
            </w:r>
          </w:p>
        </w:tc>
        <w:tc>
          <w:tcPr>
            <w:tcW w:w="1193" w:type="dxa"/>
          </w:tcPr>
          <w:p w14:paraId="3B609963" w14:textId="43963209" w:rsidR="004B26DC" w:rsidRPr="00854066" w:rsidRDefault="004B26DC" w:rsidP="00854066">
            <w:pPr>
              <w:ind w:left="227" w:firstLine="0"/>
            </w:pPr>
            <w:r w:rsidRPr="00854066">
              <w:t>3,2</w:t>
            </w:r>
          </w:p>
        </w:tc>
        <w:tc>
          <w:tcPr>
            <w:tcW w:w="1077" w:type="dxa"/>
            <w:tcBorders>
              <w:bottom w:val="single" w:sz="4" w:space="0" w:color="auto"/>
            </w:tcBorders>
          </w:tcPr>
          <w:p w14:paraId="56A282BC" w14:textId="34690138" w:rsidR="004B26DC" w:rsidRPr="00854066" w:rsidRDefault="004B26DC" w:rsidP="00854066">
            <w:pPr>
              <w:ind w:left="227" w:firstLine="0"/>
            </w:pPr>
            <w:r w:rsidRPr="00854066">
              <w:t>6,5</w:t>
            </w:r>
          </w:p>
        </w:tc>
        <w:tc>
          <w:tcPr>
            <w:tcW w:w="1193" w:type="dxa"/>
            <w:tcBorders>
              <w:bottom w:val="single" w:sz="4" w:space="0" w:color="auto"/>
            </w:tcBorders>
          </w:tcPr>
          <w:p w14:paraId="7AA835F7" w14:textId="54D3AFE4" w:rsidR="004B26DC" w:rsidRPr="00854066" w:rsidRDefault="004B26DC" w:rsidP="00854066">
            <w:pPr>
              <w:ind w:left="227" w:firstLine="0"/>
            </w:pPr>
            <w:r w:rsidRPr="00854066">
              <w:t>3,1</w:t>
            </w:r>
          </w:p>
        </w:tc>
        <w:tc>
          <w:tcPr>
            <w:tcW w:w="794" w:type="dxa"/>
            <w:gridSpan w:val="2"/>
          </w:tcPr>
          <w:p w14:paraId="337E5185" w14:textId="3117D737" w:rsidR="004B26DC" w:rsidRPr="00854066" w:rsidRDefault="004B26DC" w:rsidP="00854066">
            <w:pPr>
              <w:ind w:left="227" w:firstLine="0"/>
            </w:pPr>
            <w:r w:rsidRPr="00854066">
              <w:t>2,9</w:t>
            </w:r>
          </w:p>
        </w:tc>
      </w:tr>
      <w:tr w:rsidR="004B26DC" w:rsidRPr="00854066" w14:paraId="331CAA1E" w14:textId="77777777" w:rsidTr="004B26DC">
        <w:trPr>
          <w:gridAfter w:val="1"/>
          <w:wAfter w:w="83" w:type="dxa"/>
          <w:jc w:val="center"/>
        </w:trPr>
        <w:tc>
          <w:tcPr>
            <w:tcW w:w="1267" w:type="dxa"/>
          </w:tcPr>
          <w:p w14:paraId="339BE58D" w14:textId="4FE226A8" w:rsidR="004B26DC" w:rsidRPr="00854066" w:rsidRDefault="004B26DC" w:rsidP="00854066">
            <w:pPr>
              <w:ind w:left="227" w:firstLine="0"/>
            </w:pPr>
            <w:r w:rsidRPr="00854066">
              <w:t>% Failure</w:t>
            </w:r>
          </w:p>
        </w:tc>
        <w:tc>
          <w:tcPr>
            <w:tcW w:w="2268" w:type="dxa"/>
            <w:gridSpan w:val="2"/>
          </w:tcPr>
          <w:p w14:paraId="78668766" w14:textId="19641AED" w:rsidR="004B26DC" w:rsidRPr="00854066" w:rsidRDefault="004B26DC" w:rsidP="00854066">
            <w:pPr>
              <w:ind w:left="227" w:firstLine="0"/>
            </w:pPr>
            <w:r w:rsidRPr="00854066">
              <w:t>44%</w:t>
            </w:r>
          </w:p>
        </w:tc>
        <w:tc>
          <w:tcPr>
            <w:tcW w:w="2270" w:type="dxa"/>
            <w:gridSpan w:val="2"/>
            <w:tcBorders>
              <w:right w:val="single" w:sz="4" w:space="0" w:color="auto"/>
            </w:tcBorders>
          </w:tcPr>
          <w:p w14:paraId="17AC58C4" w14:textId="347698DB" w:rsidR="004B26DC" w:rsidRPr="00854066" w:rsidRDefault="004B26DC" w:rsidP="00854066">
            <w:pPr>
              <w:ind w:left="227" w:firstLine="0"/>
            </w:pPr>
            <w:r w:rsidRPr="00854066">
              <w:t>24%</w:t>
            </w:r>
          </w:p>
        </w:tc>
        <w:tc>
          <w:tcPr>
            <w:tcW w:w="711" w:type="dxa"/>
            <w:tcBorders>
              <w:top w:val="nil"/>
              <w:left w:val="single" w:sz="4" w:space="0" w:color="auto"/>
              <w:bottom w:val="nil"/>
              <w:right w:val="nil"/>
            </w:tcBorders>
          </w:tcPr>
          <w:p w14:paraId="49D608CE" w14:textId="625FCC73" w:rsidR="004B26DC" w:rsidRPr="00854066" w:rsidRDefault="004B26DC" w:rsidP="00854066">
            <w:pPr>
              <w:ind w:left="227" w:firstLine="0"/>
            </w:pPr>
          </w:p>
        </w:tc>
      </w:tr>
    </w:tbl>
    <w:p w14:paraId="3AF17C7C" w14:textId="12780DBE" w:rsidR="004B26DC" w:rsidRPr="00854066" w:rsidRDefault="004B26DC" w:rsidP="00854066">
      <w:pPr>
        <w:ind w:left="227" w:firstLine="0"/>
      </w:pPr>
    </w:p>
    <w:p w14:paraId="68F142C2" w14:textId="02CCBF18" w:rsidR="005419A9" w:rsidRPr="00854066" w:rsidRDefault="005419A9" w:rsidP="00854066">
      <w:pPr>
        <w:ind w:left="227" w:firstLine="0"/>
      </w:pPr>
      <w:r w:rsidRPr="00854066">
        <w:t xml:space="preserve">To illustrate the distribution of the scores, a histogram is shown in </w:t>
      </w:r>
      <w:r w:rsidRPr="00854066">
        <w:fldChar w:fldCharType="begin"/>
      </w:r>
      <w:r w:rsidRPr="00854066">
        <w:instrText xml:space="preserve"> REF _Ref100593012 \h </w:instrText>
      </w:r>
      <w:r w:rsidRPr="00854066">
        <w:fldChar w:fldCharType="separate"/>
      </w:r>
      <w:r w:rsidR="00CB6669" w:rsidRPr="00854066">
        <w:t>Fig. 2</w:t>
      </w:r>
      <w:r w:rsidRPr="00854066">
        <w:fldChar w:fldCharType="end"/>
      </w:r>
      <w:r w:rsidRPr="00854066">
        <w:t>.</w:t>
      </w:r>
    </w:p>
    <w:p w14:paraId="0BA184F4" w14:textId="77777777" w:rsidR="005048F9" w:rsidRPr="00854066" w:rsidRDefault="00E62832" w:rsidP="00854066">
      <w:pPr>
        <w:ind w:left="227" w:firstLine="0"/>
      </w:pPr>
      <w:r w:rsidRPr="00854066">
        <w:rPr>
          <w:noProof/>
        </w:rPr>
        <w:drawing>
          <wp:inline distT="0" distB="0" distL="0" distR="0" wp14:anchorId="121A3D0E" wp14:editId="03129F68">
            <wp:extent cx="4392930" cy="1404000"/>
            <wp:effectExtent l="0" t="0" r="7620" b="5715"/>
            <wp:docPr id="1" name="Chart 1">
              <a:extLst xmlns:a="http://schemas.openxmlformats.org/drawingml/2006/main">
                <a:ext uri="{FF2B5EF4-FFF2-40B4-BE49-F238E27FC236}">
                  <a16:creationId xmlns:a16="http://schemas.microsoft.com/office/drawing/2014/main" id="{DFDD129B-D34E-4E40-A89E-FD75B25A8F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74F34DF" w14:textId="3EB161D5" w:rsidR="002458A0" w:rsidRPr="00854066" w:rsidRDefault="005048F9" w:rsidP="00854066">
      <w:pPr>
        <w:ind w:left="227" w:firstLine="0"/>
      </w:pPr>
      <w:bookmarkStart w:id="3" w:name="_Ref100593012"/>
      <w:r w:rsidRPr="00854066">
        <w:t xml:space="preserve">Fig. </w:t>
      </w:r>
      <w:r w:rsidR="00E54AD3">
        <w:fldChar w:fldCharType="begin"/>
      </w:r>
      <w:r w:rsidR="00E54AD3">
        <w:instrText xml:space="preserve"> SEQ "Figure" \* MERGEFORMAT </w:instrText>
      </w:r>
      <w:r w:rsidR="00E54AD3">
        <w:fldChar w:fldCharType="separate"/>
      </w:r>
      <w:r w:rsidR="00CB6669" w:rsidRPr="00854066">
        <w:t>2</w:t>
      </w:r>
      <w:r w:rsidR="00E54AD3">
        <w:fldChar w:fldCharType="end"/>
      </w:r>
      <w:bookmarkEnd w:id="3"/>
      <w:r w:rsidRPr="00854066">
        <w:t>. Distribution of scores - Chassis A and B, aggregate 2017-2021</w:t>
      </w:r>
    </w:p>
    <w:p w14:paraId="15AF6CC6" w14:textId="5439F189" w:rsidR="00462967" w:rsidRPr="00854066" w:rsidRDefault="00462967" w:rsidP="00854066">
      <w:pPr>
        <w:ind w:left="227" w:firstLine="0"/>
      </w:pPr>
      <w:r w:rsidRPr="00854066">
        <w:t xml:space="preserve">To have a better grasp of the evolution of the results in time, to assess if the projects could influence the overall learning of the students, a breakdown of the averages and standard deviations is proposed in </w:t>
      </w:r>
      <w:r w:rsidRPr="00854066">
        <w:fldChar w:fldCharType="begin"/>
      </w:r>
      <w:r w:rsidRPr="00854066">
        <w:instrText xml:space="preserve"> REF _Ref100593302 \h </w:instrText>
      </w:r>
      <w:r w:rsidRPr="00854066">
        <w:fldChar w:fldCharType="separate"/>
      </w:r>
      <w:r w:rsidR="00CB6669" w:rsidRPr="00854066">
        <w:t>Table 3</w:t>
      </w:r>
      <w:r w:rsidRPr="00854066">
        <w:fldChar w:fldCharType="end"/>
      </w:r>
      <w:r w:rsidRPr="00854066">
        <w:t>.</w:t>
      </w:r>
    </w:p>
    <w:p w14:paraId="137B6C12" w14:textId="5FDA5957" w:rsidR="00E17EEA" w:rsidRPr="00854066" w:rsidRDefault="00E17EEA" w:rsidP="00854066">
      <w:pPr>
        <w:ind w:left="227" w:firstLine="0"/>
      </w:pPr>
      <w:r w:rsidRPr="00854066">
        <w:t>Even if small differences are present in the dataset, the effect size is significantly smaller than the overall distribution spread, so that it would be incorrect to draw statistical conclusions on from the average variation alone. It is interesting, nonetheless, to observe that the results are consistently worse in the 2021 session (for parts A and B both), as a possible consequence of the COVID and virtual lessons scheme adopted. This effect shall be monitored to avoid permanent reduction of the learning standards.</w:t>
      </w:r>
    </w:p>
    <w:p w14:paraId="150CB2CD" w14:textId="079BED87" w:rsidR="00462967" w:rsidRPr="00854066" w:rsidRDefault="00462967" w:rsidP="00854066">
      <w:pPr>
        <w:ind w:left="227" w:firstLine="0"/>
      </w:pPr>
      <w:bookmarkStart w:id="4" w:name="_Ref100593302"/>
      <w:r w:rsidRPr="00854066">
        <w:t xml:space="preserve">Table </w:t>
      </w:r>
      <w:r w:rsidR="00E54AD3">
        <w:fldChar w:fldCharType="begin"/>
      </w:r>
      <w:r w:rsidR="00E54AD3">
        <w:instrText xml:space="preserve"> SEQ "Table" </w:instrText>
      </w:r>
      <w:r w:rsidR="00E54AD3">
        <w:instrText xml:space="preserve">\* MERGEFORMAT </w:instrText>
      </w:r>
      <w:r w:rsidR="00E54AD3">
        <w:fldChar w:fldCharType="separate"/>
      </w:r>
      <w:r w:rsidR="00CB6669" w:rsidRPr="00854066">
        <w:t>3</w:t>
      </w:r>
      <w:r w:rsidR="00E54AD3">
        <w:fldChar w:fldCharType="end"/>
      </w:r>
      <w:bookmarkEnd w:id="4"/>
      <w:r w:rsidRPr="00854066">
        <w:t>. Written exams evolution in time</w:t>
      </w:r>
    </w:p>
    <w:tbl>
      <w:tblPr>
        <w:tblStyle w:val="TableGrid"/>
        <w:tblW w:w="5259" w:type="dxa"/>
        <w:jc w:val="center"/>
        <w:tblLook w:val="04A0" w:firstRow="1" w:lastRow="0" w:firstColumn="1" w:lastColumn="0" w:noHBand="0" w:noVBand="1"/>
      </w:tblPr>
      <w:tblGrid>
        <w:gridCol w:w="844"/>
        <w:gridCol w:w="1257"/>
        <w:gridCol w:w="1258"/>
        <w:gridCol w:w="950"/>
        <w:gridCol w:w="950"/>
      </w:tblGrid>
      <w:tr w:rsidR="00C76925" w:rsidRPr="00854066" w14:paraId="0C32CA80" w14:textId="77777777" w:rsidTr="00C76925">
        <w:trPr>
          <w:jc w:val="center"/>
        </w:trPr>
        <w:tc>
          <w:tcPr>
            <w:tcW w:w="723" w:type="dxa"/>
          </w:tcPr>
          <w:p w14:paraId="7017618C" w14:textId="77777777" w:rsidR="00C76925" w:rsidRPr="00854066" w:rsidRDefault="00C76925" w:rsidP="00854066">
            <w:pPr>
              <w:ind w:left="227" w:firstLine="0"/>
            </w:pPr>
          </w:p>
        </w:tc>
        <w:tc>
          <w:tcPr>
            <w:tcW w:w="1304" w:type="dxa"/>
            <w:vAlign w:val="center"/>
          </w:tcPr>
          <w:p w14:paraId="4C063703" w14:textId="049BFD54" w:rsidR="00C76925" w:rsidRPr="00854066" w:rsidRDefault="00C76925" w:rsidP="00854066">
            <w:pPr>
              <w:ind w:left="227" w:firstLine="0"/>
            </w:pPr>
            <w:r w:rsidRPr="00854066">
              <w:t>A</w:t>
            </w:r>
          </w:p>
        </w:tc>
        <w:tc>
          <w:tcPr>
            <w:tcW w:w="1304" w:type="dxa"/>
            <w:vAlign w:val="center"/>
          </w:tcPr>
          <w:p w14:paraId="2579515F" w14:textId="6F5241C0" w:rsidR="00C76925" w:rsidRPr="00854066" w:rsidRDefault="00C76925" w:rsidP="00854066">
            <w:pPr>
              <w:ind w:left="227" w:firstLine="0"/>
            </w:pPr>
            <w:r w:rsidRPr="00854066">
              <w:t>B</w:t>
            </w:r>
          </w:p>
        </w:tc>
        <w:tc>
          <w:tcPr>
            <w:tcW w:w="964" w:type="dxa"/>
            <w:vAlign w:val="center"/>
          </w:tcPr>
          <w:p w14:paraId="3A3376D7" w14:textId="216D4210" w:rsidR="00C76925" w:rsidRPr="00854066" w:rsidRDefault="00C76925" w:rsidP="00854066">
            <w:pPr>
              <w:ind w:left="227" w:firstLine="0"/>
            </w:pPr>
            <w:r w:rsidRPr="00854066">
              <w:t>% Pass A</w:t>
            </w:r>
          </w:p>
        </w:tc>
        <w:tc>
          <w:tcPr>
            <w:tcW w:w="964" w:type="dxa"/>
            <w:vAlign w:val="center"/>
          </w:tcPr>
          <w:p w14:paraId="6362DAF6" w14:textId="64FA2ED2" w:rsidR="00C76925" w:rsidRPr="00854066" w:rsidRDefault="00C76925" w:rsidP="00854066">
            <w:pPr>
              <w:ind w:left="227" w:firstLine="0"/>
            </w:pPr>
            <w:r w:rsidRPr="00854066">
              <w:t>% Pass B</w:t>
            </w:r>
          </w:p>
        </w:tc>
      </w:tr>
      <w:tr w:rsidR="00C76925" w:rsidRPr="00854066" w14:paraId="68FC2921" w14:textId="77777777" w:rsidTr="00C76925">
        <w:trPr>
          <w:jc w:val="center"/>
        </w:trPr>
        <w:tc>
          <w:tcPr>
            <w:tcW w:w="723" w:type="dxa"/>
            <w:vAlign w:val="center"/>
          </w:tcPr>
          <w:p w14:paraId="138F428E" w14:textId="6A4265BE" w:rsidR="00C76925" w:rsidRPr="00854066" w:rsidRDefault="00C76925" w:rsidP="00854066">
            <w:pPr>
              <w:ind w:left="227" w:firstLine="0"/>
            </w:pPr>
            <w:r w:rsidRPr="00854066">
              <w:t>2017</w:t>
            </w:r>
          </w:p>
        </w:tc>
        <w:tc>
          <w:tcPr>
            <w:tcW w:w="1304" w:type="dxa"/>
            <w:vAlign w:val="center"/>
          </w:tcPr>
          <w:p w14:paraId="79F901F2" w14:textId="2F5CD7B9" w:rsidR="00C76925" w:rsidRPr="00854066" w:rsidRDefault="00C76925" w:rsidP="00854066">
            <w:pPr>
              <w:ind w:left="227" w:firstLine="0"/>
            </w:pPr>
            <w:r w:rsidRPr="00854066">
              <w:t>16,8 (σ = 9,5)</w:t>
            </w:r>
          </w:p>
        </w:tc>
        <w:tc>
          <w:tcPr>
            <w:tcW w:w="1304" w:type="dxa"/>
            <w:vAlign w:val="center"/>
          </w:tcPr>
          <w:p w14:paraId="60CCA23D" w14:textId="3E6670F2" w:rsidR="00C76925" w:rsidRPr="00854066" w:rsidRDefault="00C76925" w:rsidP="00854066">
            <w:pPr>
              <w:ind w:left="227" w:firstLine="0"/>
            </w:pPr>
            <w:r w:rsidRPr="00854066">
              <w:t>21,7 (σ = 6,1)</w:t>
            </w:r>
          </w:p>
        </w:tc>
        <w:tc>
          <w:tcPr>
            <w:tcW w:w="964" w:type="dxa"/>
            <w:vAlign w:val="center"/>
          </w:tcPr>
          <w:p w14:paraId="2578EBC8" w14:textId="0702DA67" w:rsidR="00C76925" w:rsidRPr="00854066" w:rsidRDefault="00C76925" w:rsidP="00854066">
            <w:pPr>
              <w:ind w:left="227" w:firstLine="0"/>
            </w:pPr>
            <w:r w:rsidRPr="00854066">
              <w:t>60%</w:t>
            </w:r>
          </w:p>
        </w:tc>
        <w:tc>
          <w:tcPr>
            <w:tcW w:w="964" w:type="dxa"/>
            <w:vAlign w:val="center"/>
          </w:tcPr>
          <w:p w14:paraId="2AFA2788" w14:textId="138162D5" w:rsidR="00C76925" w:rsidRPr="00854066" w:rsidRDefault="00C76925" w:rsidP="00854066">
            <w:pPr>
              <w:ind w:left="227" w:firstLine="0"/>
            </w:pPr>
            <w:r w:rsidRPr="00854066">
              <w:t>84%</w:t>
            </w:r>
          </w:p>
        </w:tc>
      </w:tr>
      <w:tr w:rsidR="00C76925" w:rsidRPr="00854066" w14:paraId="1D2FAC76" w14:textId="77777777" w:rsidTr="00C76925">
        <w:trPr>
          <w:jc w:val="center"/>
        </w:trPr>
        <w:tc>
          <w:tcPr>
            <w:tcW w:w="723" w:type="dxa"/>
            <w:vAlign w:val="center"/>
          </w:tcPr>
          <w:p w14:paraId="2CC2C01D" w14:textId="464A22BF" w:rsidR="00C76925" w:rsidRPr="00854066" w:rsidRDefault="00C76925" w:rsidP="00854066">
            <w:pPr>
              <w:ind w:left="227" w:firstLine="0"/>
            </w:pPr>
            <w:r w:rsidRPr="00854066">
              <w:t>2019</w:t>
            </w:r>
          </w:p>
        </w:tc>
        <w:tc>
          <w:tcPr>
            <w:tcW w:w="1304" w:type="dxa"/>
            <w:vAlign w:val="center"/>
          </w:tcPr>
          <w:p w14:paraId="4650EC4E" w14:textId="2CA43199" w:rsidR="00C76925" w:rsidRPr="00854066" w:rsidRDefault="00C76925" w:rsidP="00854066">
            <w:pPr>
              <w:ind w:left="227" w:firstLine="0"/>
            </w:pPr>
            <w:r w:rsidRPr="00854066">
              <w:t>17,9 (σ = 6,5)</w:t>
            </w:r>
          </w:p>
        </w:tc>
        <w:tc>
          <w:tcPr>
            <w:tcW w:w="1304" w:type="dxa"/>
            <w:vAlign w:val="center"/>
          </w:tcPr>
          <w:p w14:paraId="29864906" w14:textId="74D7BD82" w:rsidR="00C76925" w:rsidRPr="00854066" w:rsidRDefault="00C76925" w:rsidP="00854066">
            <w:pPr>
              <w:ind w:left="227" w:firstLine="0"/>
            </w:pPr>
            <w:r w:rsidRPr="00854066">
              <w:t>20,9 (σ = 6,3)</w:t>
            </w:r>
          </w:p>
        </w:tc>
        <w:tc>
          <w:tcPr>
            <w:tcW w:w="964" w:type="dxa"/>
            <w:vAlign w:val="center"/>
          </w:tcPr>
          <w:p w14:paraId="1FAC391B" w14:textId="65B94ECF" w:rsidR="00C76925" w:rsidRPr="00854066" w:rsidRDefault="00C76925" w:rsidP="00854066">
            <w:pPr>
              <w:ind w:left="227" w:firstLine="0"/>
            </w:pPr>
            <w:r w:rsidRPr="00854066">
              <w:t>60%</w:t>
            </w:r>
          </w:p>
        </w:tc>
        <w:tc>
          <w:tcPr>
            <w:tcW w:w="964" w:type="dxa"/>
            <w:vAlign w:val="center"/>
          </w:tcPr>
          <w:p w14:paraId="2D17970D" w14:textId="11113557" w:rsidR="00C76925" w:rsidRPr="00854066" w:rsidRDefault="00C76925" w:rsidP="00854066">
            <w:pPr>
              <w:ind w:left="227" w:firstLine="0"/>
            </w:pPr>
            <w:r w:rsidRPr="00854066">
              <w:t>78%</w:t>
            </w:r>
          </w:p>
        </w:tc>
      </w:tr>
      <w:tr w:rsidR="00C76925" w:rsidRPr="00854066" w14:paraId="2B2686F1" w14:textId="77777777" w:rsidTr="00C76925">
        <w:trPr>
          <w:jc w:val="center"/>
        </w:trPr>
        <w:tc>
          <w:tcPr>
            <w:tcW w:w="723" w:type="dxa"/>
            <w:vAlign w:val="center"/>
          </w:tcPr>
          <w:p w14:paraId="6198912C" w14:textId="4DD652B4" w:rsidR="00C76925" w:rsidRPr="00854066" w:rsidRDefault="00C76925" w:rsidP="00854066">
            <w:pPr>
              <w:ind w:left="227" w:firstLine="0"/>
            </w:pPr>
            <w:r w:rsidRPr="00854066">
              <w:t>2020</w:t>
            </w:r>
          </w:p>
        </w:tc>
        <w:tc>
          <w:tcPr>
            <w:tcW w:w="1304" w:type="dxa"/>
            <w:vAlign w:val="center"/>
          </w:tcPr>
          <w:p w14:paraId="350621AD" w14:textId="164E57FE" w:rsidR="00C76925" w:rsidRPr="00854066" w:rsidRDefault="00C76925" w:rsidP="00854066">
            <w:pPr>
              <w:ind w:left="227" w:firstLine="0"/>
            </w:pPr>
            <w:r w:rsidRPr="00854066">
              <w:t>17,0 (σ = 6,8)</w:t>
            </w:r>
          </w:p>
        </w:tc>
        <w:tc>
          <w:tcPr>
            <w:tcW w:w="1304" w:type="dxa"/>
            <w:vAlign w:val="center"/>
          </w:tcPr>
          <w:p w14:paraId="4746A86A" w14:textId="4CAB7DA4" w:rsidR="00C76925" w:rsidRPr="00854066" w:rsidRDefault="00C76925" w:rsidP="00854066">
            <w:pPr>
              <w:ind w:left="227" w:firstLine="0"/>
            </w:pPr>
            <w:r w:rsidRPr="00854066">
              <w:t>20,9 (σ = 5,0)</w:t>
            </w:r>
          </w:p>
        </w:tc>
        <w:tc>
          <w:tcPr>
            <w:tcW w:w="964" w:type="dxa"/>
            <w:vAlign w:val="center"/>
          </w:tcPr>
          <w:p w14:paraId="7CB7B7AE" w14:textId="5C3811C9" w:rsidR="00C76925" w:rsidRPr="00854066" w:rsidRDefault="00C76925" w:rsidP="00854066">
            <w:pPr>
              <w:ind w:left="227" w:firstLine="0"/>
            </w:pPr>
            <w:r w:rsidRPr="00854066">
              <w:t>49%</w:t>
            </w:r>
          </w:p>
        </w:tc>
        <w:tc>
          <w:tcPr>
            <w:tcW w:w="964" w:type="dxa"/>
            <w:vAlign w:val="center"/>
          </w:tcPr>
          <w:p w14:paraId="2F0E91DC" w14:textId="6E0F3B49" w:rsidR="00C76925" w:rsidRPr="00854066" w:rsidRDefault="00C76925" w:rsidP="00854066">
            <w:pPr>
              <w:ind w:left="227" w:firstLine="0"/>
            </w:pPr>
            <w:r w:rsidRPr="00854066">
              <w:t>77%</w:t>
            </w:r>
          </w:p>
        </w:tc>
      </w:tr>
      <w:tr w:rsidR="00C76925" w:rsidRPr="00854066" w14:paraId="4308481B" w14:textId="77777777" w:rsidTr="00C76925">
        <w:trPr>
          <w:jc w:val="center"/>
        </w:trPr>
        <w:tc>
          <w:tcPr>
            <w:tcW w:w="723" w:type="dxa"/>
            <w:vAlign w:val="center"/>
          </w:tcPr>
          <w:p w14:paraId="3C34F095" w14:textId="59C535EB" w:rsidR="00C76925" w:rsidRPr="00854066" w:rsidRDefault="00C76925" w:rsidP="00854066">
            <w:pPr>
              <w:ind w:left="227" w:firstLine="0"/>
            </w:pPr>
            <w:r w:rsidRPr="00854066">
              <w:t>2021</w:t>
            </w:r>
          </w:p>
        </w:tc>
        <w:tc>
          <w:tcPr>
            <w:tcW w:w="1304" w:type="dxa"/>
            <w:vAlign w:val="center"/>
          </w:tcPr>
          <w:p w14:paraId="55FE5C05" w14:textId="4AB3C19E" w:rsidR="00C76925" w:rsidRPr="00854066" w:rsidRDefault="00C76925" w:rsidP="00854066">
            <w:pPr>
              <w:ind w:left="227" w:firstLine="0"/>
            </w:pPr>
            <w:r w:rsidRPr="00854066">
              <w:t>15,7 (σ = 9,6)</w:t>
            </w:r>
          </w:p>
        </w:tc>
        <w:tc>
          <w:tcPr>
            <w:tcW w:w="1304" w:type="dxa"/>
            <w:vAlign w:val="center"/>
          </w:tcPr>
          <w:p w14:paraId="1A1D0821" w14:textId="18F69FD8" w:rsidR="00C76925" w:rsidRPr="00854066" w:rsidRDefault="00C76925" w:rsidP="00854066">
            <w:pPr>
              <w:ind w:left="227" w:firstLine="0"/>
            </w:pPr>
            <w:r w:rsidRPr="00854066">
              <w:t>17,3 (σ = 8,0)</w:t>
            </w:r>
          </w:p>
        </w:tc>
        <w:tc>
          <w:tcPr>
            <w:tcW w:w="964" w:type="dxa"/>
            <w:tcBorders>
              <w:bottom w:val="single" w:sz="4" w:space="0" w:color="auto"/>
            </w:tcBorders>
            <w:vAlign w:val="center"/>
          </w:tcPr>
          <w:p w14:paraId="66CDAB6F" w14:textId="5962559B" w:rsidR="00C76925" w:rsidRPr="00854066" w:rsidRDefault="00C76925" w:rsidP="00854066">
            <w:pPr>
              <w:ind w:left="227" w:firstLine="0"/>
            </w:pPr>
            <w:r w:rsidRPr="00854066">
              <w:t>52%</w:t>
            </w:r>
          </w:p>
        </w:tc>
        <w:tc>
          <w:tcPr>
            <w:tcW w:w="964" w:type="dxa"/>
            <w:tcBorders>
              <w:bottom w:val="single" w:sz="4" w:space="0" w:color="auto"/>
            </w:tcBorders>
            <w:vAlign w:val="center"/>
          </w:tcPr>
          <w:p w14:paraId="7B36AC2B" w14:textId="2C7AFF57" w:rsidR="00C76925" w:rsidRPr="00854066" w:rsidRDefault="00C76925" w:rsidP="00854066">
            <w:pPr>
              <w:ind w:left="227" w:firstLine="0"/>
            </w:pPr>
            <w:r w:rsidRPr="00854066">
              <w:t>63%</w:t>
            </w:r>
          </w:p>
        </w:tc>
      </w:tr>
    </w:tbl>
    <w:p w14:paraId="63EC0A29" w14:textId="090CEBE5" w:rsidR="004A758D" w:rsidRPr="00854066" w:rsidRDefault="004A758D" w:rsidP="00854066">
      <w:pPr>
        <w:ind w:left="227" w:firstLine="0"/>
      </w:pPr>
    </w:p>
    <w:p w14:paraId="70F1D889" w14:textId="53FA45AA" w:rsidR="004A758D" w:rsidRPr="00854066" w:rsidRDefault="00043BB7" w:rsidP="00854066">
      <w:pPr>
        <w:ind w:left="227" w:firstLine="0"/>
      </w:pPr>
      <w:r w:rsidRPr="00854066">
        <w:lastRenderedPageBreak/>
        <w:t xml:space="preserve">Another interesting analysis regards the year of 2019: in this specific session, the students </w:t>
      </w:r>
      <w:proofErr w:type="gramStart"/>
      <w:r w:rsidRPr="00854066">
        <w:t>were allowed to</w:t>
      </w:r>
      <w:proofErr w:type="gramEnd"/>
      <w:r w:rsidRPr="00854066">
        <w:t xml:space="preserve"> choose if developing and presenting the projects or taking the oral exam in the classic fashion. The results between the groups are shown in </w:t>
      </w:r>
      <w:r w:rsidRPr="00854066">
        <w:fldChar w:fldCharType="begin"/>
      </w:r>
      <w:r w:rsidRPr="00854066">
        <w:instrText xml:space="preserve"> REF _Ref100594571 \h </w:instrText>
      </w:r>
      <w:r w:rsidRPr="00854066">
        <w:fldChar w:fldCharType="separate"/>
      </w:r>
      <w:r w:rsidR="00CB6669" w:rsidRPr="00854066">
        <w:t>Table 4</w:t>
      </w:r>
      <w:r w:rsidRPr="00854066">
        <w:fldChar w:fldCharType="end"/>
      </w:r>
      <w:r w:rsidRPr="00854066">
        <w:t>.</w:t>
      </w:r>
    </w:p>
    <w:p w14:paraId="5E32E3A7" w14:textId="65490496" w:rsidR="00462967" w:rsidRPr="00854066" w:rsidRDefault="00462967" w:rsidP="00854066">
      <w:pPr>
        <w:ind w:left="227" w:firstLine="0"/>
      </w:pPr>
      <w:bookmarkStart w:id="5" w:name="_Ref100594571"/>
      <w:r w:rsidRPr="00854066">
        <w:t xml:space="preserve">Table </w:t>
      </w:r>
      <w:r w:rsidR="00E54AD3">
        <w:fldChar w:fldCharType="begin"/>
      </w:r>
      <w:r w:rsidR="00E54AD3">
        <w:instrText xml:space="preserve"> SEQ "Table" \* MERGEFORMAT </w:instrText>
      </w:r>
      <w:r w:rsidR="00E54AD3">
        <w:fldChar w:fldCharType="separate"/>
      </w:r>
      <w:r w:rsidR="00CB6669" w:rsidRPr="00854066">
        <w:t>4</w:t>
      </w:r>
      <w:r w:rsidR="00E54AD3">
        <w:fldChar w:fldCharType="end"/>
      </w:r>
      <w:bookmarkEnd w:id="5"/>
      <w:r w:rsidRPr="00854066">
        <w:t>. Results of 2019: comparison of students making and not making the project</w:t>
      </w:r>
    </w:p>
    <w:tbl>
      <w:tblPr>
        <w:tblStyle w:val="TableGrid"/>
        <w:tblW w:w="6295" w:type="dxa"/>
        <w:jc w:val="center"/>
        <w:tblLook w:val="04A0" w:firstRow="1" w:lastRow="0" w:firstColumn="1" w:lastColumn="0" w:noHBand="0" w:noVBand="1"/>
      </w:tblPr>
      <w:tblGrid>
        <w:gridCol w:w="1193"/>
        <w:gridCol w:w="1587"/>
        <w:gridCol w:w="1587"/>
        <w:gridCol w:w="964"/>
        <w:gridCol w:w="964"/>
      </w:tblGrid>
      <w:tr w:rsidR="00462967" w:rsidRPr="00854066" w14:paraId="237B6D12" w14:textId="3AE75D60" w:rsidTr="00462967">
        <w:trPr>
          <w:jc w:val="center"/>
        </w:trPr>
        <w:tc>
          <w:tcPr>
            <w:tcW w:w="1193" w:type="dxa"/>
          </w:tcPr>
          <w:p w14:paraId="378569F6" w14:textId="19895267" w:rsidR="00462967" w:rsidRPr="00854066" w:rsidRDefault="00462967" w:rsidP="00854066">
            <w:pPr>
              <w:ind w:left="227" w:firstLine="0"/>
            </w:pPr>
            <w:r w:rsidRPr="00854066">
              <w:t>2019 Project</w:t>
            </w:r>
          </w:p>
        </w:tc>
        <w:tc>
          <w:tcPr>
            <w:tcW w:w="1587" w:type="dxa"/>
            <w:vAlign w:val="center"/>
          </w:tcPr>
          <w:p w14:paraId="143EE1FB" w14:textId="41B15278" w:rsidR="00462967" w:rsidRPr="00854066" w:rsidRDefault="00462967" w:rsidP="00854066">
            <w:pPr>
              <w:ind w:left="227" w:firstLine="0"/>
            </w:pPr>
            <w:r w:rsidRPr="00854066">
              <w:t>A</w:t>
            </w:r>
          </w:p>
        </w:tc>
        <w:tc>
          <w:tcPr>
            <w:tcW w:w="1587" w:type="dxa"/>
            <w:vAlign w:val="center"/>
          </w:tcPr>
          <w:p w14:paraId="4B7004F8" w14:textId="4AB598D7" w:rsidR="00462967" w:rsidRPr="00854066" w:rsidRDefault="00462967" w:rsidP="00854066">
            <w:pPr>
              <w:ind w:left="227" w:firstLine="0"/>
            </w:pPr>
            <w:r w:rsidRPr="00854066">
              <w:t>B</w:t>
            </w:r>
          </w:p>
        </w:tc>
        <w:tc>
          <w:tcPr>
            <w:tcW w:w="964" w:type="dxa"/>
            <w:vAlign w:val="center"/>
          </w:tcPr>
          <w:p w14:paraId="1676ADE4" w14:textId="233DDA0E" w:rsidR="00462967" w:rsidRPr="00854066" w:rsidRDefault="00462967" w:rsidP="00854066">
            <w:pPr>
              <w:ind w:left="227" w:firstLine="0"/>
            </w:pPr>
            <w:r w:rsidRPr="00854066">
              <w:t>% Pass A</w:t>
            </w:r>
          </w:p>
        </w:tc>
        <w:tc>
          <w:tcPr>
            <w:tcW w:w="964" w:type="dxa"/>
            <w:vAlign w:val="center"/>
          </w:tcPr>
          <w:p w14:paraId="58F600D8" w14:textId="16E3174A" w:rsidR="00462967" w:rsidRPr="00854066" w:rsidRDefault="00462967" w:rsidP="00854066">
            <w:pPr>
              <w:ind w:left="227" w:firstLine="0"/>
            </w:pPr>
            <w:r w:rsidRPr="00854066">
              <w:t>% Pass B</w:t>
            </w:r>
          </w:p>
        </w:tc>
      </w:tr>
      <w:tr w:rsidR="00462967" w:rsidRPr="00854066" w14:paraId="61A86550" w14:textId="708B378E" w:rsidTr="00462967">
        <w:trPr>
          <w:jc w:val="center"/>
        </w:trPr>
        <w:tc>
          <w:tcPr>
            <w:tcW w:w="1193" w:type="dxa"/>
            <w:tcBorders>
              <w:bottom w:val="single" w:sz="4" w:space="0" w:color="auto"/>
            </w:tcBorders>
          </w:tcPr>
          <w:p w14:paraId="5114103F" w14:textId="7F5D1107" w:rsidR="00462967" w:rsidRPr="00854066" w:rsidRDefault="00462967" w:rsidP="00854066">
            <w:pPr>
              <w:ind w:left="227" w:firstLine="0"/>
            </w:pPr>
            <w:r w:rsidRPr="00854066">
              <w:t>Done</w:t>
            </w:r>
          </w:p>
        </w:tc>
        <w:tc>
          <w:tcPr>
            <w:tcW w:w="1587" w:type="dxa"/>
            <w:tcBorders>
              <w:bottom w:val="single" w:sz="4" w:space="0" w:color="auto"/>
            </w:tcBorders>
          </w:tcPr>
          <w:p w14:paraId="09C03062" w14:textId="1B513003" w:rsidR="00462967" w:rsidRPr="00854066" w:rsidRDefault="00462967" w:rsidP="00854066">
            <w:pPr>
              <w:ind w:left="227" w:firstLine="0"/>
            </w:pPr>
            <w:r w:rsidRPr="00854066">
              <w:t>18,7 (σ = 6,05)</w:t>
            </w:r>
          </w:p>
        </w:tc>
        <w:tc>
          <w:tcPr>
            <w:tcW w:w="1587" w:type="dxa"/>
            <w:tcBorders>
              <w:bottom w:val="single" w:sz="4" w:space="0" w:color="auto"/>
            </w:tcBorders>
          </w:tcPr>
          <w:p w14:paraId="2D0CDDDE" w14:textId="78AD2663" w:rsidR="00462967" w:rsidRPr="00854066" w:rsidRDefault="00462967" w:rsidP="00854066">
            <w:pPr>
              <w:ind w:left="227" w:firstLine="0"/>
            </w:pPr>
            <w:r w:rsidRPr="00854066">
              <w:t>22,7 (σ = 4,78)</w:t>
            </w:r>
          </w:p>
        </w:tc>
        <w:tc>
          <w:tcPr>
            <w:tcW w:w="964" w:type="dxa"/>
            <w:tcBorders>
              <w:bottom w:val="single" w:sz="4" w:space="0" w:color="auto"/>
            </w:tcBorders>
          </w:tcPr>
          <w:p w14:paraId="437B82B3" w14:textId="5913B158" w:rsidR="00462967" w:rsidRPr="00854066" w:rsidRDefault="00462967" w:rsidP="00854066">
            <w:pPr>
              <w:ind w:left="227" w:firstLine="0"/>
            </w:pPr>
            <w:r w:rsidRPr="00854066">
              <w:t>6</w:t>
            </w:r>
            <w:r w:rsidR="00043BB7" w:rsidRPr="00854066">
              <w:t>1,7</w:t>
            </w:r>
            <w:r w:rsidRPr="00854066">
              <w:t>%</w:t>
            </w:r>
          </w:p>
        </w:tc>
        <w:tc>
          <w:tcPr>
            <w:tcW w:w="964" w:type="dxa"/>
            <w:tcBorders>
              <w:bottom w:val="single" w:sz="4" w:space="0" w:color="auto"/>
            </w:tcBorders>
          </w:tcPr>
          <w:p w14:paraId="27DF41AB" w14:textId="561BBA73" w:rsidR="00462967" w:rsidRPr="00854066" w:rsidRDefault="00462967" w:rsidP="00854066">
            <w:pPr>
              <w:ind w:left="227" w:firstLine="0"/>
            </w:pPr>
            <w:r w:rsidRPr="00854066">
              <w:t>89%</w:t>
            </w:r>
          </w:p>
        </w:tc>
      </w:tr>
      <w:tr w:rsidR="00462967" w:rsidRPr="00854066" w14:paraId="425BB10D" w14:textId="3AE6F2FF" w:rsidTr="00462967">
        <w:trPr>
          <w:jc w:val="center"/>
        </w:trPr>
        <w:tc>
          <w:tcPr>
            <w:tcW w:w="1193" w:type="dxa"/>
            <w:tcBorders>
              <w:bottom w:val="double" w:sz="4" w:space="0" w:color="auto"/>
            </w:tcBorders>
          </w:tcPr>
          <w:p w14:paraId="14439BD6" w14:textId="5EB43BB0" w:rsidR="00462967" w:rsidRPr="00854066" w:rsidRDefault="00462967" w:rsidP="00854066">
            <w:pPr>
              <w:ind w:left="227" w:firstLine="0"/>
            </w:pPr>
            <w:r w:rsidRPr="00854066">
              <w:t>Not Done</w:t>
            </w:r>
          </w:p>
        </w:tc>
        <w:tc>
          <w:tcPr>
            <w:tcW w:w="1587" w:type="dxa"/>
            <w:tcBorders>
              <w:bottom w:val="double" w:sz="4" w:space="0" w:color="auto"/>
            </w:tcBorders>
          </w:tcPr>
          <w:p w14:paraId="00BE1831" w14:textId="61CDCD09" w:rsidR="00462967" w:rsidRPr="00854066" w:rsidRDefault="00462967" w:rsidP="00854066">
            <w:pPr>
              <w:ind w:left="227" w:firstLine="0"/>
            </w:pPr>
            <w:r w:rsidRPr="00854066">
              <w:t>17,2 (σ = 6,88)</w:t>
            </w:r>
          </w:p>
        </w:tc>
        <w:tc>
          <w:tcPr>
            <w:tcW w:w="1587" w:type="dxa"/>
            <w:tcBorders>
              <w:bottom w:val="double" w:sz="4" w:space="0" w:color="auto"/>
            </w:tcBorders>
          </w:tcPr>
          <w:p w14:paraId="17B2D32A" w14:textId="25A69E53" w:rsidR="00462967" w:rsidRPr="00854066" w:rsidRDefault="00462967" w:rsidP="00854066">
            <w:pPr>
              <w:ind w:left="227" w:firstLine="0"/>
            </w:pPr>
            <w:r w:rsidRPr="00854066">
              <w:t>19,2 (σ = 7,12)</w:t>
            </w:r>
          </w:p>
        </w:tc>
        <w:tc>
          <w:tcPr>
            <w:tcW w:w="964" w:type="dxa"/>
            <w:tcBorders>
              <w:bottom w:val="double" w:sz="4" w:space="0" w:color="auto"/>
            </w:tcBorders>
          </w:tcPr>
          <w:p w14:paraId="036EF735" w14:textId="5A874FF5" w:rsidR="00462967" w:rsidRPr="00854066" w:rsidRDefault="00462967" w:rsidP="00854066">
            <w:pPr>
              <w:ind w:left="227" w:firstLine="0"/>
            </w:pPr>
            <w:r w:rsidRPr="00854066">
              <w:t>59</w:t>
            </w:r>
            <w:r w:rsidR="00043BB7" w:rsidRPr="00854066">
              <w:t>,2</w:t>
            </w:r>
            <w:r w:rsidRPr="00854066">
              <w:t>%</w:t>
            </w:r>
          </w:p>
        </w:tc>
        <w:tc>
          <w:tcPr>
            <w:tcW w:w="964" w:type="dxa"/>
            <w:tcBorders>
              <w:bottom w:val="double" w:sz="4" w:space="0" w:color="auto"/>
            </w:tcBorders>
          </w:tcPr>
          <w:p w14:paraId="4904EB1D" w14:textId="47BFB921" w:rsidR="00462967" w:rsidRPr="00854066" w:rsidRDefault="00462967" w:rsidP="00854066">
            <w:pPr>
              <w:ind w:left="227" w:firstLine="0"/>
            </w:pPr>
            <w:r w:rsidRPr="00854066">
              <w:t>67%</w:t>
            </w:r>
          </w:p>
        </w:tc>
      </w:tr>
      <w:tr w:rsidR="00462967" w:rsidRPr="00854066" w14:paraId="53B18DF7" w14:textId="77777777" w:rsidTr="00462967">
        <w:trPr>
          <w:jc w:val="center"/>
        </w:trPr>
        <w:tc>
          <w:tcPr>
            <w:tcW w:w="1193" w:type="dxa"/>
            <w:tcBorders>
              <w:top w:val="double" w:sz="4" w:space="0" w:color="auto"/>
            </w:tcBorders>
          </w:tcPr>
          <w:p w14:paraId="2322B866" w14:textId="4AF9BD70" w:rsidR="00462967" w:rsidRPr="00854066" w:rsidRDefault="00462967" w:rsidP="00854066">
            <w:pPr>
              <w:ind w:left="227" w:firstLine="0"/>
            </w:pPr>
            <w:r w:rsidRPr="00854066">
              <w:t>Variation</w:t>
            </w:r>
          </w:p>
        </w:tc>
        <w:tc>
          <w:tcPr>
            <w:tcW w:w="1587" w:type="dxa"/>
            <w:tcBorders>
              <w:top w:val="double" w:sz="4" w:space="0" w:color="auto"/>
            </w:tcBorders>
          </w:tcPr>
          <w:p w14:paraId="0608D7D5" w14:textId="36463523" w:rsidR="00462967" w:rsidRPr="00854066" w:rsidRDefault="00462967" w:rsidP="00854066">
            <w:pPr>
              <w:ind w:left="227" w:firstLine="0"/>
            </w:pPr>
            <w:r w:rsidRPr="00854066">
              <w:t>+9% (-12%)</w:t>
            </w:r>
          </w:p>
        </w:tc>
        <w:tc>
          <w:tcPr>
            <w:tcW w:w="1587" w:type="dxa"/>
            <w:tcBorders>
              <w:top w:val="double" w:sz="4" w:space="0" w:color="auto"/>
            </w:tcBorders>
          </w:tcPr>
          <w:p w14:paraId="1C4CB164" w14:textId="1F23825B" w:rsidR="00462967" w:rsidRPr="00854066" w:rsidRDefault="00462967" w:rsidP="00854066">
            <w:pPr>
              <w:ind w:left="227" w:firstLine="0"/>
            </w:pPr>
            <w:r w:rsidRPr="00854066">
              <w:t>+18% (-33%)</w:t>
            </w:r>
          </w:p>
        </w:tc>
        <w:tc>
          <w:tcPr>
            <w:tcW w:w="964" w:type="dxa"/>
            <w:tcBorders>
              <w:top w:val="double" w:sz="4" w:space="0" w:color="auto"/>
            </w:tcBorders>
          </w:tcPr>
          <w:p w14:paraId="453E06D8" w14:textId="7957A194" w:rsidR="00462967" w:rsidRPr="00854066" w:rsidRDefault="00043BB7" w:rsidP="00854066">
            <w:pPr>
              <w:ind w:left="227" w:firstLine="0"/>
            </w:pPr>
            <w:r w:rsidRPr="00854066">
              <w:t>+4%</w:t>
            </w:r>
          </w:p>
        </w:tc>
        <w:tc>
          <w:tcPr>
            <w:tcW w:w="964" w:type="dxa"/>
            <w:tcBorders>
              <w:top w:val="double" w:sz="4" w:space="0" w:color="auto"/>
            </w:tcBorders>
          </w:tcPr>
          <w:p w14:paraId="77996B2D" w14:textId="60553C2D" w:rsidR="00462967" w:rsidRPr="00854066" w:rsidRDefault="004122F6" w:rsidP="00854066">
            <w:pPr>
              <w:ind w:left="227" w:firstLine="0"/>
            </w:pPr>
            <w:r w:rsidRPr="00854066">
              <w:t>+</w:t>
            </w:r>
            <w:r w:rsidR="00043BB7" w:rsidRPr="00854066">
              <w:t>33%</w:t>
            </w:r>
          </w:p>
        </w:tc>
      </w:tr>
    </w:tbl>
    <w:p w14:paraId="0625C269" w14:textId="7BE47598" w:rsidR="00E62832" w:rsidRPr="00854066" w:rsidRDefault="00E62832" w:rsidP="00854066">
      <w:pPr>
        <w:ind w:left="227" w:firstLine="0"/>
      </w:pPr>
    </w:p>
    <w:p w14:paraId="06804A39" w14:textId="41FB4A11" w:rsidR="00043BB7" w:rsidRPr="00854066" w:rsidRDefault="00043BB7" w:rsidP="00854066">
      <w:pPr>
        <w:ind w:left="227" w:firstLine="0"/>
      </w:pPr>
      <w:r w:rsidRPr="00854066">
        <w:t xml:space="preserve">There is a net difference between students taking the project, with a consistently higher score in both part A and part B, as well as a lower failure percentage. The limitation of the comparison is evident, one might say that the students willing to undertake a laborious enterprise such as the projects are also the ones more eager to study and get better marks. This is true: the correlation reported isn’t, by no means, a causal effect statistically speaking; but looking carefully at the results, it is possible to hypothesise that the results in part B significantly better than the ones in part A, for the same subset of students, which could indicate that part of the effect is, indeed, a better understanding and interest to the concepts </w:t>
      </w:r>
      <w:r w:rsidR="004122F6" w:rsidRPr="00854066">
        <w:t>tackled</w:t>
      </w:r>
      <w:r w:rsidRPr="00854066">
        <w:t xml:space="preserve"> by the projects.</w:t>
      </w:r>
    </w:p>
    <w:p w14:paraId="7054CCF6" w14:textId="10BABCFA" w:rsidR="00043BB7" w:rsidRPr="00854066" w:rsidRDefault="00043BB7" w:rsidP="00854066">
      <w:pPr>
        <w:ind w:left="227" w:firstLine="0"/>
      </w:pPr>
      <w:r w:rsidRPr="00854066">
        <w:t xml:space="preserve">Apart from the interesting numerical results, it should be also considered the subjective outcomes of the projects. First and foremost, the interest of the students and their direct feedback regarding the projects is certainly positive. Comments and evaluations coming from the students </w:t>
      </w:r>
      <w:r w:rsidR="00BC4332" w:rsidRPr="00854066">
        <w:t>show</w:t>
      </w:r>
      <w:r w:rsidRPr="00854066">
        <w:t xml:space="preserve"> that the projects were overall appreciated as a different form of teaching, more interactive and </w:t>
      </w:r>
      <w:r w:rsidR="00BC4332" w:rsidRPr="00854066">
        <w:t>putting</w:t>
      </w:r>
      <w:r w:rsidRPr="00854066">
        <w:t xml:space="preserve"> the apprentices at the </w:t>
      </w:r>
      <w:r w:rsidR="003F3FE8" w:rsidRPr="00854066">
        <w:t>centre</w:t>
      </w:r>
      <w:r w:rsidRPr="00854066">
        <w:t xml:space="preserve"> of the action.</w:t>
      </w:r>
    </w:p>
    <w:p w14:paraId="5E8021A3" w14:textId="70B8627A" w:rsidR="00E17EEA" w:rsidRPr="00854066" w:rsidRDefault="00043BB7" w:rsidP="00854066">
      <w:pPr>
        <w:ind w:left="227" w:firstLine="0"/>
      </w:pPr>
      <w:r w:rsidRPr="00854066">
        <w:t xml:space="preserve">It was </w:t>
      </w:r>
      <w:r w:rsidR="00BC4332" w:rsidRPr="00854066">
        <w:t>rewarding</w:t>
      </w:r>
      <w:r w:rsidRPr="00854066">
        <w:t xml:space="preserve"> to see</w:t>
      </w:r>
      <w:r w:rsidR="003F3FE8" w:rsidRPr="00854066">
        <w:t xml:space="preserve"> some outstanding results, in which students went an extra mile in their investigation, working side-by-side with </w:t>
      </w:r>
      <w:r w:rsidR="00BC4332" w:rsidRPr="00854066">
        <w:t xml:space="preserve">companies or developing complex simulations and intricate physical prototypes. In </w:t>
      </w:r>
      <w:r w:rsidR="00BC4332" w:rsidRPr="00854066">
        <w:fldChar w:fldCharType="begin"/>
      </w:r>
      <w:r w:rsidR="00BC4332" w:rsidRPr="00854066">
        <w:instrText xml:space="preserve"> REF _Ref100596924 \h </w:instrText>
      </w:r>
      <w:r w:rsidR="00BC4332" w:rsidRPr="00854066">
        <w:fldChar w:fldCharType="separate"/>
      </w:r>
      <w:r w:rsidR="00CB6669" w:rsidRPr="00854066">
        <w:t>Fig. 3</w:t>
      </w:r>
      <w:r w:rsidR="00BC4332" w:rsidRPr="00854066">
        <w:fldChar w:fldCharType="end"/>
      </w:r>
      <w:r w:rsidR="00BC4332" w:rsidRPr="00854066">
        <w:t xml:space="preserve"> two projects are illustrated.</w:t>
      </w:r>
    </w:p>
    <w:p w14:paraId="4826D0E3" w14:textId="6DE9153D" w:rsidR="00E17EEA" w:rsidRPr="00854066" w:rsidRDefault="004122F6" w:rsidP="00854066">
      <w:pPr>
        <w:ind w:left="227" w:firstLine="0"/>
      </w:pPr>
      <w:r w:rsidRPr="00854066">
        <w:t xml:space="preserve"> </w:t>
      </w:r>
      <w:r w:rsidR="00E17EEA" w:rsidRPr="00854066">
        <w:t xml:space="preserve">An important aspect was also highlighted as positive was the development of soft skills, such as communication, synthesis analysis and teamwork. The task to explore a new topic and transforming the recently acquired knowledge in a palatable presentation to peers is an experience quite underdeveloped in the academic path of Italian Universities, but key to the professional life of </w:t>
      </w:r>
      <w:r w:rsidR="00194C70" w:rsidRPr="00854066">
        <w:t xml:space="preserve">future </w:t>
      </w:r>
      <w:r w:rsidR="00E17EEA" w:rsidRPr="00854066">
        <w:t>young engineers.</w:t>
      </w:r>
    </w:p>
    <w:p w14:paraId="7DDE477C" w14:textId="53695D2D" w:rsidR="003F3FE8" w:rsidRPr="00854066" w:rsidRDefault="003F3FE8" w:rsidP="00854066">
      <w:pPr>
        <w:ind w:left="227" w:firstLine="0"/>
      </w:pPr>
    </w:p>
    <w:p w14:paraId="24691A19" w14:textId="77777777" w:rsidR="003F3FE8" w:rsidRPr="00854066" w:rsidRDefault="003F3FE8" w:rsidP="00854066">
      <w:pPr>
        <w:ind w:left="227" w:firstLine="0"/>
      </w:pPr>
      <w:r w:rsidRPr="00854066">
        <w:rPr>
          <w:noProof/>
        </w:rPr>
        <w:drawing>
          <wp:inline distT="0" distB="0" distL="0" distR="0" wp14:anchorId="7FB6DCC8" wp14:editId="0C52B5DD">
            <wp:extent cx="1877410" cy="1044000"/>
            <wp:effectExtent l="38100" t="38100" r="104140" b="990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7410" cy="1044000"/>
                    </a:xfrm>
                    <a:prstGeom prst="rect">
                      <a:avLst/>
                    </a:prstGeom>
                    <a:effectLst>
                      <a:outerShdw blurRad="50800" dist="38100" dir="2700000" algn="tl" rotWithShape="0">
                        <a:prstClr val="black">
                          <a:alpha val="40000"/>
                        </a:prstClr>
                      </a:outerShdw>
                    </a:effectLst>
                  </pic:spPr>
                </pic:pic>
              </a:graphicData>
            </a:graphic>
          </wp:inline>
        </w:drawing>
      </w:r>
      <w:r w:rsidRPr="00854066">
        <w:t xml:space="preserve"> </w:t>
      </w:r>
      <w:r w:rsidRPr="00854066">
        <w:rPr>
          <w:noProof/>
        </w:rPr>
        <w:drawing>
          <wp:inline distT="0" distB="0" distL="0" distR="0" wp14:anchorId="08BA6710" wp14:editId="775F65F3">
            <wp:extent cx="1958879" cy="1044000"/>
            <wp:effectExtent l="38100" t="38100" r="99060" b="990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58879" cy="1044000"/>
                    </a:xfrm>
                    <a:prstGeom prst="rect">
                      <a:avLst/>
                    </a:prstGeom>
                    <a:effectLst>
                      <a:outerShdw blurRad="50800" dist="38100" dir="2700000" algn="tl" rotWithShape="0">
                        <a:prstClr val="black">
                          <a:alpha val="40000"/>
                        </a:prstClr>
                      </a:outerShdw>
                    </a:effectLst>
                  </pic:spPr>
                </pic:pic>
              </a:graphicData>
            </a:graphic>
          </wp:inline>
        </w:drawing>
      </w:r>
    </w:p>
    <w:p w14:paraId="0C286E61" w14:textId="1272F224" w:rsidR="003F3FE8" w:rsidRPr="00854066" w:rsidRDefault="003F3FE8" w:rsidP="00854066">
      <w:pPr>
        <w:ind w:left="227" w:firstLine="0"/>
      </w:pPr>
      <w:bookmarkStart w:id="6" w:name="_Ref100596924"/>
      <w:r w:rsidRPr="00854066">
        <w:t xml:space="preserve">Fig. </w:t>
      </w:r>
      <w:r w:rsidR="00E54AD3">
        <w:fldChar w:fldCharType="begin"/>
      </w:r>
      <w:r w:rsidR="00E54AD3">
        <w:instrText xml:space="preserve"> SEQ "Figure" \* MERGEFORMAT </w:instrText>
      </w:r>
      <w:r w:rsidR="00E54AD3">
        <w:fldChar w:fldCharType="separate"/>
      </w:r>
      <w:r w:rsidR="00CB6669" w:rsidRPr="00854066">
        <w:t>3</w:t>
      </w:r>
      <w:r w:rsidR="00E54AD3">
        <w:fldChar w:fldCharType="end"/>
      </w:r>
      <w:bookmarkEnd w:id="6"/>
      <w:r w:rsidRPr="00854066">
        <w:t>. Examples of projects done with company (left) and with physical prototype (right)</w:t>
      </w:r>
    </w:p>
    <w:p w14:paraId="2490D0B7" w14:textId="66E44571" w:rsidR="00BC4332" w:rsidRPr="00854066" w:rsidRDefault="00F0490C" w:rsidP="00854066">
      <w:pPr>
        <w:ind w:left="227" w:firstLine="0"/>
      </w:pPr>
      <w:r w:rsidRPr="00854066">
        <w:t>Finally</w:t>
      </w:r>
      <w:r w:rsidR="00BC4332" w:rsidRPr="00854066">
        <w:t>, after the conclusion of the projects, many of the students were interested in the proposed research themes and decided to develop their Master Thesis within the research group</w:t>
      </w:r>
      <w:r w:rsidR="00194C70" w:rsidRPr="00854066">
        <w:t xml:space="preserve"> of the </w:t>
      </w:r>
      <w:r w:rsidR="004122F6" w:rsidRPr="00854066">
        <w:t>professor</w:t>
      </w:r>
      <w:r w:rsidR="00194C70" w:rsidRPr="00854066">
        <w:t xml:space="preserve"> and tutor</w:t>
      </w:r>
      <w:r w:rsidR="00BC4332" w:rsidRPr="00854066">
        <w:t>. Some of them then become colleagues in research, as fellows or PhD students, which is an excellent result.</w:t>
      </w:r>
    </w:p>
    <w:p w14:paraId="6CA70826" w14:textId="12E83928" w:rsidR="003B7149" w:rsidRPr="00854066" w:rsidRDefault="003B7149" w:rsidP="00854066">
      <w:pPr>
        <w:ind w:left="227" w:firstLine="0"/>
      </w:pPr>
      <w:r w:rsidRPr="00854066">
        <w:t>Conclusion</w:t>
      </w:r>
    </w:p>
    <w:p w14:paraId="71E5697A" w14:textId="12ECDAB9" w:rsidR="0087688D" w:rsidRPr="00854066" w:rsidRDefault="00BC4332" w:rsidP="00854066">
      <w:pPr>
        <w:ind w:left="227" w:firstLine="0"/>
      </w:pPr>
      <w:r w:rsidRPr="00854066">
        <w:t xml:space="preserve">The experience with the engineering teaching through the development of practical projects is presented in the paper, showing what is considered a success case-study. The Chassis Design course hosted for three years a change in the oral examination in which students were challenged to explore and present innovative topics in the automotive sector. The overall results in terms of exam scores are not deeply affected, even if some suggest the students involved in the work could have better interest/understanding of the topics specific to the part B of the course. However, the subjective outcomes are evident: students at the centre of the work, collaborating and exercising skills always more important to their future and a clear sense of achievement and curiosity </w:t>
      </w:r>
      <w:r w:rsidRPr="00854066">
        <w:lastRenderedPageBreak/>
        <w:t>during the tutoring sessions and presentations.</w:t>
      </w:r>
      <w:r w:rsidR="004122F6" w:rsidRPr="00854066">
        <w:t xml:space="preserve"> </w:t>
      </w:r>
      <w:r w:rsidRPr="00854066">
        <w:t>This model can be successfully replicated in other courses, to foment new researchers and improve the quality of technical workforce.</w:t>
      </w:r>
    </w:p>
    <w:p w14:paraId="6CDDB8F2" w14:textId="493D56FA" w:rsidR="00F014E1" w:rsidRPr="00854066" w:rsidRDefault="00F014E1" w:rsidP="00854066">
      <w:pPr>
        <w:ind w:left="227" w:firstLine="0"/>
      </w:pPr>
      <w:r w:rsidRPr="00854066">
        <w:t>References</w:t>
      </w:r>
    </w:p>
    <w:p w14:paraId="37FDE6D1" w14:textId="2E6402AD" w:rsidR="000C67E6" w:rsidRPr="00854066" w:rsidRDefault="000C67E6" w:rsidP="00854066">
      <w:pPr>
        <w:ind w:left="227" w:firstLine="0"/>
      </w:pPr>
      <w:r w:rsidRPr="00854066">
        <w:t xml:space="preserve">V. </w:t>
      </w:r>
      <w:proofErr w:type="spellStart"/>
      <w:r w:rsidRPr="00854066">
        <w:t>Fustik</w:t>
      </w:r>
      <w:proofErr w:type="spellEnd"/>
      <w:r w:rsidRPr="00854066">
        <w:t xml:space="preserve">, N. K. </w:t>
      </w:r>
      <w:proofErr w:type="spellStart"/>
      <w:r w:rsidRPr="00854066">
        <w:t>Rogleva</w:t>
      </w:r>
      <w:proofErr w:type="spellEnd"/>
      <w:r w:rsidRPr="00854066">
        <w:t xml:space="preserve">, and N. </w:t>
      </w:r>
      <w:proofErr w:type="spellStart"/>
      <w:r w:rsidRPr="00854066">
        <w:t>Petrova</w:t>
      </w:r>
      <w:proofErr w:type="spellEnd"/>
      <w:r w:rsidRPr="00854066">
        <w:t xml:space="preserve">, ‘Gamification for Practical Engineering Education in Project and Risk Management’, in IEEE EUROCON 2019 -18th International Conference on Smart Technologies, Jul. 2019, pp. 1–4. </w:t>
      </w:r>
      <w:proofErr w:type="spellStart"/>
      <w:r w:rsidRPr="00854066">
        <w:t>doi</w:t>
      </w:r>
      <w:proofErr w:type="spellEnd"/>
      <w:r w:rsidRPr="00854066">
        <w:t>: 10.1109/EUROCON.2019.8861900.</w:t>
      </w:r>
    </w:p>
    <w:p w14:paraId="0BB3E665" w14:textId="01741425" w:rsidR="000C67E6" w:rsidRPr="00854066" w:rsidRDefault="000C67E6" w:rsidP="00854066">
      <w:pPr>
        <w:ind w:left="227" w:firstLine="0"/>
      </w:pPr>
      <w:r w:rsidRPr="00854066">
        <w:t xml:space="preserve">J. A. L. Adrian et al. ‘Developing Pharmacy Student Communication Skills through Role-Playing and Active Learning’, Am. J. Pharm. Educ., 79(3). 2015, </w:t>
      </w:r>
      <w:proofErr w:type="spellStart"/>
      <w:r w:rsidRPr="00854066">
        <w:t>doi</w:t>
      </w:r>
      <w:proofErr w:type="spellEnd"/>
      <w:r w:rsidRPr="00854066">
        <w:t>: 10.5688/ajpe79344.</w:t>
      </w:r>
    </w:p>
    <w:p w14:paraId="231779D4" w14:textId="228CB978" w:rsidR="00E17EEA" w:rsidRPr="00854066" w:rsidRDefault="00E17EEA" w:rsidP="00854066">
      <w:pPr>
        <w:ind w:left="227" w:firstLine="0"/>
      </w:pPr>
      <w:r w:rsidRPr="00854066">
        <w:t xml:space="preserve">M. </w:t>
      </w:r>
      <w:proofErr w:type="spellStart"/>
      <w:r w:rsidRPr="00854066">
        <w:t>Carello</w:t>
      </w:r>
      <w:proofErr w:type="spellEnd"/>
      <w:r w:rsidRPr="00854066">
        <w:t xml:space="preserve">, ‘Innovative and Multidisciplinary Teaching to Design a Low Consumption Vehicle’, Proceedings of I4SDG, 2022, 641–650. </w:t>
      </w:r>
      <w:proofErr w:type="spellStart"/>
      <w:r w:rsidRPr="00854066">
        <w:t>doi</w:t>
      </w:r>
      <w:proofErr w:type="spellEnd"/>
      <w:r w:rsidRPr="00854066">
        <w:t>: 10.1007/978-3-030-87383-7_69.</w:t>
      </w:r>
    </w:p>
    <w:p w14:paraId="56A98E9C" w14:textId="77D718D8" w:rsidR="00E17EEA" w:rsidRPr="00854066" w:rsidRDefault="00E17EEA" w:rsidP="00854066">
      <w:pPr>
        <w:ind w:left="227" w:firstLine="0"/>
      </w:pPr>
      <w:r w:rsidRPr="00854066">
        <w:t xml:space="preserve">M. </w:t>
      </w:r>
      <w:proofErr w:type="spellStart"/>
      <w:r w:rsidRPr="00854066">
        <w:t>Carello</w:t>
      </w:r>
      <w:proofErr w:type="spellEnd"/>
      <w:r w:rsidRPr="00854066">
        <w:t>, ‘Innovative and Multidisciplinary Teaching Through the Design and Construction of Low Consumption Vehicles for International Competitions’, in New Trends in Educational Activity in the Field of Mechanism and Machine Theory, 2019. https://doi.org/10.1007/978-3-030-00108-7_9</w:t>
      </w:r>
    </w:p>
    <w:p w14:paraId="41D0D349" w14:textId="11E11301" w:rsidR="00E17EEA" w:rsidRPr="00854066" w:rsidRDefault="00E17EEA" w:rsidP="00854066">
      <w:pPr>
        <w:ind w:left="227" w:firstLine="0"/>
      </w:pPr>
      <w:r w:rsidRPr="00854066">
        <w:t xml:space="preserve">M. </w:t>
      </w:r>
      <w:proofErr w:type="spellStart"/>
      <w:r w:rsidRPr="00854066">
        <w:t>Carello</w:t>
      </w:r>
      <w:proofErr w:type="spellEnd"/>
      <w:r w:rsidRPr="00854066">
        <w:t xml:space="preserve">, et al. ‘Design and Modelling of the Powertrain of a Hybrid Fuel Cell Electric Vehicle’, SAE Int. J. Adv. </w:t>
      </w:r>
      <w:proofErr w:type="spellStart"/>
      <w:r w:rsidRPr="00854066">
        <w:t>Curr</w:t>
      </w:r>
      <w:proofErr w:type="spellEnd"/>
      <w:r w:rsidRPr="00854066">
        <w:t xml:space="preserve">. </w:t>
      </w:r>
      <w:proofErr w:type="spellStart"/>
      <w:r w:rsidRPr="00854066">
        <w:t>Pract</w:t>
      </w:r>
      <w:proofErr w:type="spellEnd"/>
      <w:r w:rsidRPr="00854066">
        <w:t xml:space="preserve">. Mobil., vol. 3, no. 6, pp. 2878–2892, Apr. 2021, </w:t>
      </w:r>
      <w:proofErr w:type="spellStart"/>
      <w:r w:rsidRPr="00854066">
        <w:t>doi</w:t>
      </w:r>
      <w:proofErr w:type="spellEnd"/>
      <w:r w:rsidRPr="00854066">
        <w:t>: 10.4271/2021-01-0734.</w:t>
      </w:r>
    </w:p>
    <w:p w14:paraId="03465E7B" w14:textId="687F07D4" w:rsidR="00E17EEA" w:rsidRPr="00854066" w:rsidRDefault="00E17EEA" w:rsidP="00854066">
      <w:pPr>
        <w:ind w:left="227" w:firstLine="0"/>
      </w:pPr>
      <w:r w:rsidRPr="00854066">
        <w:t xml:space="preserve">A. </w:t>
      </w:r>
      <w:proofErr w:type="spellStart"/>
      <w:r w:rsidRPr="00854066">
        <w:t>Messana</w:t>
      </w:r>
      <w:proofErr w:type="spellEnd"/>
      <w:r w:rsidRPr="00854066">
        <w:t xml:space="preserve"> et al., ‘From Design to Manufacture of a Carbon </w:t>
      </w:r>
      <w:proofErr w:type="spellStart"/>
      <w:r w:rsidRPr="00854066">
        <w:t>Fiber</w:t>
      </w:r>
      <w:proofErr w:type="spellEnd"/>
      <w:r w:rsidRPr="00854066">
        <w:t xml:space="preserve"> Monocoque for a Three-Wheeler Vehicle Prototype’, Materials, vol. 12, no. 3, 2019, </w:t>
      </w:r>
      <w:proofErr w:type="spellStart"/>
      <w:r w:rsidRPr="00854066">
        <w:t>doi</w:t>
      </w:r>
      <w:proofErr w:type="spellEnd"/>
      <w:r w:rsidRPr="00854066">
        <w:t>: 10.3390/ma12030332.</w:t>
      </w:r>
    </w:p>
    <w:p w14:paraId="3DA348AF" w14:textId="6786BAB2" w:rsidR="00E17EEA" w:rsidRPr="00854066" w:rsidRDefault="00E17EEA" w:rsidP="00854066">
      <w:pPr>
        <w:ind w:left="227" w:firstLine="0"/>
      </w:pPr>
      <w:r w:rsidRPr="00854066">
        <w:t xml:space="preserve">A. Ferraris et al. ‘Steering System of a Low-Consumption Vehicle: From the Dynamics Analysis to the Design of the Wheel Assembly’, in Advances in Italian Mechanism Science, 68, pp. 91–99. 2019. </w:t>
      </w:r>
      <w:proofErr w:type="spellStart"/>
      <w:r w:rsidRPr="00854066">
        <w:t>doi</w:t>
      </w:r>
      <w:proofErr w:type="spellEnd"/>
      <w:r w:rsidRPr="00854066">
        <w:t>: 10.1007/978-3-030-03320-0_10.</w:t>
      </w:r>
    </w:p>
    <w:p w14:paraId="3C283DAA" w14:textId="4D9C73D0" w:rsidR="00E17EEA" w:rsidRPr="00854066" w:rsidRDefault="00E17EEA" w:rsidP="00854066">
      <w:pPr>
        <w:ind w:left="227" w:firstLine="0"/>
      </w:pPr>
      <w:r w:rsidRPr="00854066">
        <w:t>A. Ferraris et al., ‘</w:t>
      </w:r>
      <w:proofErr w:type="spellStart"/>
      <w:r w:rsidRPr="00854066">
        <w:t>Nafion</w:t>
      </w:r>
      <w:proofErr w:type="spellEnd"/>
      <w:r w:rsidRPr="00854066">
        <w:t xml:space="preserve">® Tubing Humidification System for Polymer Electrolyte Mem-brane Fuel Cells’, Energies, vol. 12, no. 9, Art. no. 9, May 2019, </w:t>
      </w:r>
      <w:proofErr w:type="spellStart"/>
      <w:r w:rsidRPr="00854066">
        <w:t>doi</w:t>
      </w:r>
      <w:proofErr w:type="spellEnd"/>
      <w:r w:rsidRPr="00854066">
        <w:t>: 10.3390/en12091773.</w:t>
      </w:r>
    </w:p>
    <w:p w14:paraId="6ED2764D" w14:textId="506FA3B2" w:rsidR="00E17EEA" w:rsidRPr="00854066" w:rsidRDefault="00E17EEA" w:rsidP="00854066">
      <w:pPr>
        <w:ind w:left="227" w:firstLine="0"/>
      </w:pPr>
      <w:r w:rsidRPr="00854066">
        <w:t xml:space="preserve">A. </w:t>
      </w:r>
      <w:proofErr w:type="spellStart"/>
      <w:r w:rsidRPr="00854066">
        <w:t>Messana</w:t>
      </w:r>
      <w:proofErr w:type="spellEnd"/>
      <w:r w:rsidRPr="00854066">
        <w:t xml:space="preserve"> et al., ‘Design, Optimization and Manufacturing of an </w:t>
      </w:r>
      <w:proofErr w:type="spellStart"/>
      <w:r w:rsidRPr="00854066">
        <w:t>Aluminum</w:t>
      </w:r>
      <w:proofErr w:type="spellEnd"/>
      <w:r w:rsidRPr="00854066">
        <w:t xml:space="preserve"> Wheel Rim for the </w:t>
      </w:r>
      <w:proofErr w:type="spellStart"/>
      <w:r w:rsidRPr="00854066">
        <w:t>IDRAkronos</w:t>
      </w:r>
      <w:proofErr w:type="spellEnd"/>
      <w:r w:rsidRPr="00854066">
        <w:t xml:space="preserve"> Vehicle Prototype’, </w:t>
      </w:r>
      <w:proofErr w:type="spellStart"/>
      <w:r w:rsidRPr="00854066">
        <w:t>Comput</w:t>
      </w:r>
      <w:proofErr w:type="spellEnd"/>
      <w:r w:rsidRPr="00854066">
        <w:t>.</w:t>
      </w:r>
      <w:r w:rsidR="004122F6" w:rsidRPr="00854066">
        <w:t xml:space="preserve"> </w:t>
      </w:r>
      <w:r w:rsidRPr="00854066">
        <w:t xml:space="preserve">Aided Des. Appl., 16(4), 2018, </w:t>
      </w:r>
      <w:proofErr w:type="spellStart"/>
      <w:r w:rsidRPr="00854066">
        <w:t>doi</w:t>
      </w:r>
      <w:proofErr w:type="spellEnd"/>
      <w:r w:rsidRPr="00854066">
        <w:t>: 10.14733/cadaps.2019.733-741.</w:t>
      </w:r>
    </w:p>
    <w:p w14:paraId="65E7B45C" w14:textId="4968CAC8" w:rsidR="000C67E6" w:rsidRPr="00854066" w:rsidRDefault="000C67E6" w:rsidP="00854066">
      <w:pPr>
        <w:ind w:left="227" w:firstLine="0"/>
      </w:pPr>
      <w:r w:rsidRPr="00854066">
        <w:t xml:space="preserve">W. H. E. </w:t>
      </w:r>
      <w:proofErr w:type="spellStart"/>
      <w:r w:rsidRPr="00854066">
        <w:t>Maraghy</w:t>
      </w:r>
      <w:proofErr w:type="spellEnd"/>
      <w:r w:rsidRPr="00854066">
        <w:t xml:space="preserve">, ‘Future Trends in Engineering Education and Research’, in Advances in Sustainable Manufacturing, Heidelberg: Springer Berlin Heidelberg, 2011, pp. 11–16. </w:t>
      </w:r>
      <w:proofErr w:type="spellStart"/>
      <w:r w:rsidRPr="00854066">
        <w:t>doi</w:t>
      </w:r>
      <w:proofErr w:type="spellEnd"/>
      <w:r w:rsidRPr="00854066">
        <w:t>: 10.1007/978-3-642-20183-7_2.</w:t>
      </w:r>
    </w:p>
    <w:p w14:paraId="543840DC" w14:textId="0D1D0879" w:rsidR="000C67E6" w:rsidRPr="00854066" w:rsidRDefault="000C67E6" w:rsidP="00854066">
      <w:pPr>
        <w:ind w:left="227" w:firstLine="0"/>
      </w:pPr>
      <w:r w:rsidRPr="00854066">
        <w:t>M. A. Rosen, ‘Engineering Education: Future Trends and Advances’, in Proc. of 13th WSEAS Conference on Engineering Education, 2009, pp. 22–24.</w:t>
      </w:r>
    </w:p>
    <w:p w14:paraId="03219757" w14:textId="5D357880" w:rsidR="00E17EEA" w:rsidRPr="00854066" w:rsidRDefault="00E17EEA" w:rsidP="00854066">
      <w:pPr>
        <w:ind w:left="227" w:firstLine="0"/>
      </w:pPr>
      <w:r w:rsidRPr="00854066">
        <w:t xml:space="preserve">H. de Carvalho Pinheiro et al., ‘Dynamic Performance Comparison Between In-Wheel and On-Board Motor Battery Electric Vehicles’, presented at the ASME 2020 International Design Engineering Technical Conferences, 2020. </w:t>
      </w:r>
      <w:proofErr w:type="spellStart"/>
      <w:r w:rsidRPr="00854066">
        <w:t>doi</w:t>
      </w:r>
      <w:proofErr w:type="spellEnd"/>
      <w:r w:rsidRPr="00854066">
        <w:t>: 10.1115/DETC2020-22306.</w:t>
      </w:r>
    </w:p>
    <w:p w14:paraId="3AB7A14C" w14:textId="7EEC7A65" w:rsidR="00E17EEA" w:rsidRPr="00854066" w:rsidRDefault="00E17EEA" w:rsidP="00854066">
      <w:pPr>
        <w:ind w:left="227" w:firstLine="0"/>
      </w:pPr>
      <w:r w:rsidRPr="00854066">
        <w:t xml:space="preserve">H. de Carvalho Pinheiro et al., ‘Autonomous Driving Scenario Generation in Overtake Manoeuvres Through Data Fusion’, in Advances in Italian Mechanism Science, 2021, pp. 786–794. </w:t>
      </w:r>
      <w:proofErr w:type="spellStart"/>
      <w:r w:rsidRPr="00854066">
        <w:t>doi</w:t>
      </w:r>
      <w:proofErr w:type="spellEnd"/>
      <w:r w:rsidRPr="00854066">
        <w:t>: 10.1007/978-3-030-55807-9_87.</w:t>
      </w:r>
    </w:p>
    <w:p w14:paraId="31B3BF66" w14:textId="675CB505" w:rsidR="00E17EEA" w:rsidRPr="00854066" w:rsidRDefault="00E17EEA" w:rsidP="00854066">
      <w:pPr>
        <w:ind w:left="227" w:firstLine="0"/>
      </w:pPr>
      <w:r w:rsidRPr="00854066">
        <w:t xml:space="preserve">M. </w:t>
      </w:r>
      <w:proofErr w:type="spellStart"/>
      <w:r w:rsidRPr="00854066">
        <w:t>Carello</w:t>
      </w:r>
      <w:proofErr w:type="spellEnd"/>
      <w:r w:rsidRPr="00854066">
        <w:t xml:space="preserve"> et al., ‘Human-Driving Highway Overtake and Its Perceived Comfort: Correlational Study Using Data Fusion’, SAE Technical Paper 2020-01-1036, 2020. </w:t>
      </w:r>
      <w:proofErr w:type="spellStart"/>
      <w:r w:rsidRPr="00854066">
        <w:t>doi</w:t>
      </w:r>
      <w:proofErr w:type="spellEnd"/>
      <w:r w:rsidRPr="00854066">
        <w:t>: 10.4271/2020-01-1036.</w:t>
      </w:r>
    </w:p>
    <w:p w14:paraId="57C26DEA" w14:textId="5F91F7E6" w:rsidR="00E17EEA" w:rsidRPr="00854066" w:rsidRDefault="00E17EEA" w:rsidP="00854066">
      <w:pPr>
        <w:ind w:left="227" w:firstLine="0"/>
      </w:pPr>
      <w:r w:rsidRPr="00854066">
        <w:t xml:space="preserve">H. de Carvalho Pinheiro et al. ‘Computational Analysis of Body Stiffness Influence on the Dynamics of Light Commercial Vehicles’, in Advances in Mechanism and Machine Science, 2019, pp. 3117–3126. </w:t>
      </w:r>
      <w:proofErr w:type="spellStart"/>
      <w:r w:rsidRPr="00854066">
        <w:t>doi</w:t>
      </w:r>
      <w:proofErr w:type="spellEnd"/>
      <w:r w:rsidRPr="00854066">
        <w:t>: 10.1007/978-3-030-20131-9_307.</w:t>
      </w:r>
    </w:p>
    <w:p w14:paraId="58FF9D3F" w14:textId="6EAD3846" w:rsidR="00E17EEA" w:rsidRPr="00854066" w:rsidRDefault="00E17EEA" w:rsidP="00854066">
      <w:pPr>
        <w:ind w:left="227" w:firstLine="0"/>
      </w:pPr>
      <w:r w:rsidRPr="00854066">
        <w:t xml:space="preserve">M. </w:t>
      </w:r>
      <w:proofErr w:type="spellStart"/>
      <w:r w:rsidRPr="00854066">
        <w:t>Carello</w:t>
      </w:r>
      <w:proofErr w:type="spellEnd"/>
      <w:r w:rsidRPr="00854066">
        <w:t xml:space="preserve"> et al. ‘Composite Control Arm Design: A Comprehensive Workflow’, SAE Int. J. Adv. </w:t>
      </w:r>
      <w:proofErr w:type="spellStart"/>
      <w:r w:rsidRPr="00854066">
        <w:t>Curr</w:t>
      </w:r>
      <w:proofErr w:type="spellEnd"/>
      <w:r w:rsidRPr="00854066">
        <w:t xml:space="preserve">. </w:t>
      </w:r>
      <w:proofErr w:type="spellStart"/>
      <w:r w:rsidRPr="00854066">
        <w:t>Pract</w:t>
      </w:r>
      <w:proofErr w:type="spellEnd"/>
      <w:r w:rsidRPr="00854066">
        <w:t xml:space="preserve">. Mobil., 3(5), pp. 2355–2369, Apr. 2021, </w:t>
      </w:r>
      <w:proofErr w:type="spellStart"/>
      <w:r w:rsidRPr="00854066">
        <w:t>doi</w:t>
      </w:r>
      <w:proofErr w:type="spellEnd"/>
      <w:r w:rsidRPr="00854066">
        <w:t>: 10.4271/2021-01-0364.</w:t>
      </w:r>
    </w:p>
    <w:p w14:paraId="614061A9" w14:textId="00665016" w:rsidR="00E17EEA" w:rsidRPr="00854066" w:rsidRDefault="00E17EEA" w:rsidP="00854066">
      <w:pPr>
        <w:ind w:left="227" w:firstLine="0"/>
      </w:pPr>
      <w:r w:rsidRPr="00854066">
        <w:t xml:space="preserve">A. Ferraris et al., ‘Integrated Design and Control of Active Aerodynamic Features for High Performance Electric Vehicles’, SAE </w:t>
      </w:r>
      <w:proofErr w:type="spellStart"/>
      <w:r w:rsidRPr="00854066">
        <w:t>Brasil</w:t>
      </w:r>
      <w:proofErr w:type="spellEnd"/>
      <w:r w:rsidRPr="00854066">
        <w:t xml:space="preserve"> 2020, 2021. </w:t>
      </w:r>
      <w:proofErr w:type="spellStart"/>
      <w:r w:rsidRPr="00854066">
        <w:t>doi</w:t>
      </w:r>
      <w:proofErr w:type="spellEnd"/>
      <w:r w:rsidRPr="00854066">
        <w:t>: 10.4271/2020-36-0079.</w:t>
      </w:r>
    </w:p>
    <w:p w14:paraId="7DEF802F" w14:textId="1AB0EF8B" w:rsidR="00E17EEA" w:rsidRPr="00854066" w:rsidRDefault="00E17EEA" w:rsidP="00854066">
      <w:pPr>
        <w:ind w:left="227" w:firstLine="0"/>
      </w:pPr>
      <w:r w:rsidRPr="00854066">
        <w:t xml:space="preserve">H. de Carvalho Pinheiro, E. Punta, M. </w:t>
      </w:r>
      <w:proofErr w:type="spellStart"/>
      <w:r w:rsidRPr="00854066">
        <w:t>Carello</w:t>
      </w:r>
      <w:proofErr w:type="spellEnd"/>
      <w:r w:rsidRPr="00854066">
        <w:t xml:space="preserve">, A. Ferraris, and A. G. </w:t>
      </w:r>
      <w:proofErr w:type="spellStart"/>
      <w:r w:rsidRPr="00854066">
        <w:t>Airale</w:t>
      </w:r>
      <w:proofErr w:type="spellEnd"/>
      <w:r w:rsidRPr="00854066">
        <w:t xml:space="preserve">, ‘Torque Vectoring in Hybrid Vehicles with In-Wheel Electric Motors: Comparing SMC and PID control’, EEEIC, Sep. 2021, pp. 1–6. </w:t>
      </w:r>
      <w:proofErr w:type="spellStart"/>
      <w:r w:rsidRPr="00854066">
        <w:t>doi</w:t>
      </w:r>
      <w:proofErr w:type="spellEnd"/>
      <w:r w:rsidRPr="00854066">
        <w:t>: 10.1109/EEEIC/ICPSEurope51590.2021.9584732.</w:t>
      </w:r>
    </w:p>
    <w:p w14:paraId="68158B93" w14:textId="10E2682A" w:rsidR="00E17EEA" w:rsidRPr="00854066" w:rsidRDefault="00E17EEA" w:rsidP="00854066">
      <w:pPr>
        <w:ind w:left="227" w:firstLine="0"/>
      </w:pPr>
      <w:r w:rsidRPr="00854066">
        <w:t xml:space="preserve">H. de Carvalho Pinheiro et al., ‘Active Aerodynamics Through Active Body Control: Modelling and Static Simulator Validation’, presented at the ASME 2020 International Design Engineering Technical Conferences. 2020. </w:t>
      </w:r>
      <w:proofErr w:type="spellStart"/>
      <w:r w:rsidRPr="00854066">
        <w:t>doi</w:t>
      </w:r>
      <w:proofErr w:type="spellEnd"/>
      <w:r w:rsidRPr="00854066">
        <w:t>: 10.1115/DETC2020-22298.</w:t>
      </w:r>
    </w:p>
    <w:p w14:paraId="1D987406" w14:textId="61CD8C55" w:rsidR="00E17EEA" w:rsidRPr="00854066" w:rsidRDefault="00E17EEA" w:rsidP="00854066">
      <w:pPr>
        <w:ind w:left="227" w:firstLine="0"/>
      </w:pPr>
      <w:r w:rsidRPr="00854066">
        <w:t xml:space="preserve">A. Ferraris et al. ‘All-Wheel Drive Electric Vehicle Performance Optimization: From Modelling to Subjective Evaluation on a Static Simulator’, 2019. </w:t>
      </w:r>
      <w:proofErr w:type="spellStart"/>
      <w:r w:rsidRPr="00854066">
        <w:t>doi</w:t>
      </w:r>
      <w:proofErr w:type="spellEnd"/>
      <w:r w:rsidRPr="00854066">
        <w:t>: 10.1109/EV.2019.8893027.</w:t>
      </w:r>
    </w:p>
    <w:p w14:paraId="7CA7DA0D" w14:textId="3D8FF76E" w:rsidR="00E17EEA" w:rsidRPr="00854066" w:rsidRDefault="00E17EEA" w:rsidP="00854066">
      <w:pPr>
        <w:ind w:left="227" w:firstLine="0"/>
      </w:pPr>
      <w:r w:rsidRPr="00854066">
        <w:lastRenderedPageBreak/>
        <w:t xml:space="preserve">H. de Carvalho Pinheiro, A. </w:t>
      </w:r>
      <w:proofErr w:type="spellStart"/>
      <w:r w:rsidRPr="00854066">
        <w:t>Messana</w:t>
      </w:r>
      <w:proofErr w:type="spellEnd"/>
      <w:r w:rsidRPr="00854066">
        <w:t xml:space="preserve">, L. </w:t>
      </w:r>
      <w:proofErr w:type="spellStart"/>
      <w:r w:rsidRPr="00854066">
        <w:t>Sisca</w:t>
      </w:r>
      <w:proofErr w:type="spellEnd"/>
      <w:r w:rsidRPr="00854066">
        <w:t xml:space="preserve">, A. Ferraris, A. G. </w:t>
      </w:r>
      <w:proofErr w:type="spellStart"/>
      <w:r w:rsidRPr="00854066">
        <w:t>Airale</w:t>
      </w:r>
      <w:proofErr w:type="spellEnd"/>
      <w:r w:rsidRPr="00854066">
        <w:t xml:space="preserve">, and M. </w:t>
      </w:r>
      <w:proofErr w:type="spellStart"/>
      <w:r w:rsidRPr="00854066">
        <w:t>Carello</w:t>
      </w:r>
      <w:proofErr w:type="spellEnd"/>
      <w:r w:rsidRPr="00854066">
        <w:t xml:space="preserve">, ‘Torque Vectoring in Electric Vehicles with In-wheel Motors’, in Advances in Mechanism and Machine Science, 2019, pp. 3127–3136. </w:t>
      </w:r>
      <w:proofErr w:type="spellStart"/>
      <w:r w:rsidRPr="00854066">
        <w:t>doi</w:t>
      </w:r>
      <w:proofErr w:type="spellEnd"/>
      <w:r w:rsidRPr="00854066">
        <w:t>: 10.1007/978-3-030-20131-9_308.</w:t>
      </w:r>
    </w:p>
    <w:p w14:paraId="53BE704D" w14:textId="213B12B0" w:rsidR="000C67E6" w:rsidRPr="00854066" w:rsidRDefault="00E17EEA" w:rsidP="00854066">
      <w:pPr>
        <w:ind w:left="227" w:firstLine="0"/>
      </w:pPr>
      <w:r w:rsidRPr="00854066">
        <w:t xml:space="preserve">H. de Carvalho Pinheiro et al., ‘All-wheel drive electric vehicle </w:t>
      </w:r>
      <w:proofErr w:type="spellStart"/>
      <w:r w:rsidRPr="00854066">
        <w:t>modeling</w:t>
      </w:r>
      <w:proofErr w:type="spellEnd"/>
      <w:r w:rsidRPr="00854066">
        <w:t xml:space="preserve"> and performance optimization’, SAE </w:t>
      </w:r>
      <w:proofErr w:type="spellStart"/>
      <w:r w:rsidRPr="00854066">
        <w:t>Brasil</w:t>
      </w:r>
      <w:proofErr w:type="spellEnd"/>
      <w:r w:rsidRPr="00854066">
        <w:t xml:space="preserve">, 2019. </w:t>
      </w:r>
      <w:proofErr w:type="spellStart"/>
      <w:r w:rsidRPr="00854066">
        <w:t>doi</w:t>
      </w:r>
      <w:proofErr w:type="spellEnd"/>
      <w:r w:rsidRPr="00854066">
        <w:t xml:space="preserve">: </w:t>
      </w:r>
      <w:hyperlink r:id="rId13" w:history="1">
        <w:r w:rsidR="000C67E6" w:rsidRPr="00854066">
          <w:rPr>
            <w:rStyle w:val="Hyperlink"/>
          </w:rPr>
          <w:t>https://doi.org/10.4271/2019-36-0197</w:t>
        </w:r>
      </w:hyperlink>
      <w:r w:rsidRPr="00854066">
        <w:t>.</w:t>
      </w:r>
    </w:p>
    <w:p w14:paraId="7847C120" w14:textId="77777777" w:rsidR="000C67E6" w:rsidRPr="00854066" w:rsidRDefault="000C67E6" w:rsidP="00854066">
      <w:pPr>
        <w:ind w:left="227" w:firstLine="0"/>
      </w:pPr>
      <w:r w:rsidRPr="00854066">
        <w:t xml:space="preserve">P. </w:t>
      </w:r>
      <w:proofErr w:type="spellStart"/>
      <w:r w:rsidRPr="00854066">
        <w:t>Pradhananga</w:t>
      </w:r>
      <w:proofErr w:type="spellEnd"/>
      <w:r w:rsidRPr="00854066">
        <w:t xml:space="preserve"> et al. ‘Advancing Minority STEM Students’ Communication and Presentation Skills through Cocurricular Training Activities’, J. Civ. Eng. Educ., vol. 148, no. 2, p. 04022001, Apr. 2022, </w:t>
      </w:r>
      <w:proofErr w:type="spellStart"/>
      <w:r w:rsidRPr="00854066">
        <w:t>doi</w:t>
      </w:r>
      <w:proofErr w:type="spellEnd"/>
      <w:r w:rsidRPr="00854066">
        <w:t>: 10.1061/(ASCE)EI.2643-9115.0000060.</w:t>
      </w:r>
    </w:p>
    <w:p w14:paraId="2A6B99FD" w14:textId="5E561829" w:rsidR="00E17EEA" w:rsidRPr="00854066" w:rsidRDefault="00E17EEA" w:rsidP="00854066">
      <w:pPr>
        <w:ind w:left="227" w:firstLine="0"/>
      </w:pPr>
    </w:p>
    <w:sectPr w:rsidR="00E17EEA" w:rsidRPr="00854066" w:rsidSect="00854066">
      <w:headerReference w:type="even" r:id="rId14"/>
      <w:headerReference w:type="default" r:id="rId15"/>
      <w:pgSz w:w="11906" w:h="16838" w:code="9"/>
      <w:pgMar w:top="1440" w:right="1440" w:bottom="1440" w:left="1440" w:header="2381" w:footer="2324" w:gutter="0"/>
      <w:cols w:space="22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29146" w14:textId="77777777" w:rsidR="00E54AD3" w:rsidRDefault="00E54AD3">
      <w:r>
        <w:separator/>
      </w:r>
    </w:p>
  </w:endnote>
  <w:endnote w:type="continuationSeparator" w:id="0">
    <w:p w14:paraId="0A9E0BE1" w14:textId="77777777" w:rsidR="00E54AD3" w:rsidRDefault="00E54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3C7B1" w14:textId="77777777" w:rsidR="00E54AD3" w:rsidRDefault="00E54AD3" w:rsidP="009F7FCE">
      <w:pPr>
        <w:ind w:firstLine="0"/>
      </w:pPr>
      <w:r>
        <w:separator/>
      </w:r>
    </w:p>
  </w:footnote>
  <w:footnote w:type="continuationSeparator" w:id="0">
    <w:p w14:paraId="72793FE8" w14:textId="77777777" w:rsidR="00E54AD3" w:rsidRDefault="00E54AD3"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A6D16" w14:textId="4CDF84CD" w:rsidR="009B2539" w:rsidRDefault="009B2539" w:rsidP="00F321B4">
    <w:pPr>
      <w:pStyle w:val="Header"/>
    </w:pPr>
    <w:r>
      <w:fldChar w:fldCharType="begin"/>
    </w:r>
    <w:r>
      <w:instrText>PAGE   \* MERGEFORMAT</w:instrText>
    </w:r>
    <w:r>
      <w:fldChar w:fldCharType="separate"/>
    </w:r>
    <w:r w:rsidR="00194C70">
      <w:rPr>
        <w:noProof/>
      </w:rPr>
      <w:t>1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4B6A3" w14:textId="4F96A532" w:rsidR="002D48C5" w:rsidRDefault="002D48C5" w:rsidP="002D48C5">
    <w:pPr>
      <w:pStyle w:val="Header"/>
      <w:jc w:val="right"/>
    </w:pPr>
    <w:r>
      <w:fldChar w:fldCharType="begin"/>
    </w:r>
    <w:r>
      <w:instrText>PAGE   \* MERGEFORMAT</w:instrText>
    </w:r>
    <w:r>
      <w:fldChar w:fldCharType="separate"/>
    </w:r>
    <w:r w:rsidR="00194C70">
      <w:rPr>
        <w:noProof/>
      </w:rPr>
      <w:t>1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7A8E2DA8"/>
    <w:lvl w:ilvl="0">
      <w:numFmt w:val="decimal"/>
      <w:lvlText w:val="*"/>
      <w:lvlJc w:val="left"/>
    </w:lvl>
  </w:abstractNum>
  <w:abstractNum w:abstractNumId="1" w15:restartNumberingAfterBreak="0">
    <w:nsid w:val="1F397F84"/>
    <w:multiLevelType w:val="multilevel"/>
    <w:tmpl w:val="25CA185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15:restartNumberingAfterBreak="0">
    <w:nsid w:val="36772823"/>
    <w:multiLevelType w:val="hybridMultilevel"/>
    <w:tmpl w:val="21CC169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58E80867"/>
    <w:multiLevelType w:val="hybridMultilevel"/>
    <w:tmpl w:val="0114946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A3004BE"/>
    <w:multiLevelType w:val="hybridMultilevel"/>
    <w:tmpl w:val="518CDAC4"/>
    <w:lvl w:ilvl="0" w:tplc="04100001">
      <w:start w:val="1"/>
      <w:numFmt w:val="bullet"/>
      <w:lvlText w:val=""/>
      <w:lvlJc w:val="left"/>
      <w:pPr>
        <w:ind w:left="947" w:hanging="360"/>
      </w:pPr>
      <w:rPr>
        <w:rFonts w:ascii="Symbol" w:hAnsi="Symbol" w:hint="default"/>
      </w:rPr>
    </w:lvl>
    <w:lvl w:ilvl="1" w:tplc="04100003" w:tentative="1">
      <w:start w:val="1"/>
      <w:numFmt w:val="bullet"/>
      <w:lvlText w:val="o"/>
      <w:lvlJc w:val="left"/>
      <w:pPr>
        <w:ind w:left="1667" w:hanging="360"/>
      </w:pPr>
      <w:rPr>
        <w:rFonts w:ascii="Courier New" w:hAnsi="Courier New" w:cs="Courier New" w:hint="default"/>
      </w:rPr>
    </w:lvl>
    <w:lvl w:ilvl="2" w:tplc="04100005" w:tentative="1">
      <w:start w:val="1"/>
      <w:numFmt w:val="bullet"/>
      <w:lvlText w:val=""/>
      <w:lvlJc w:val="left"/>
      <w:pPr>
        <w:ind w:left="2387" w:hanging="360"/>
      </w:pPr>
      <w:rPr>
        <w:rFonts w:ascii="Wingdings" w:hAnsi="Wingdings" w:hint="default"/>
      </w:rPr>
    </w:lvl>
    <w:lvl w:ilvl="3" w:tplc="04100001" w:tentative="1">
      <w:start w:val="1"/>
      <w:numFmt w:val="bullet"/>
      <w:lvlText w:val=""/>
      <w:lvlJc w:val="left"/>
      <w:pPr>
        <w:ind w:left="3107" w:hanging="360"/>
      </w:pPr>
      <w:rPr>
        <w:rFonts w:ascii="Symbol" w:hAnsi="Symbol" w:hint="default"/>
      </w:rPr>
    </w:lvl>
    <w:lvl w:ilvl="4" w:tplc="04100003" w:tentative="1">
      <w:start w:val="1"/>
      <w:numFmt w:val="bullet"/>
      <w:lvlText w:val="o"/>
      <w:lvlJc w:val="left"/>
      <w:pPr>
        <w:ind w:left="3827" w:hanging="360"/>
      </w:pPr>
      <w:rPr>
        <w:rFonts w:ascii="Courier New" w:hAnsi="Courier New" w:cs="Courier New" w:hint="default"/>
      </w:rPr>
    </w:lvl>
    <w:lvl w:ilvl="5" w:tplc="04100005" w:tentative="1">
      <w:start w:val="1"/>
      <w:numFmt w:val="bullet"/>
      <w:lvlText w:val=""/>
      <w:lvlJc w:val="left"/>
      <w:pPr>
        <w:ind w:left="4547" w:hanging="360"/>
      </w:pPr>
      <w:rPr>
        <w:rFonts w:ascii="Wingdings" w:hAnsi="Wingdings" w:hint="default"/>
      </w:rPr>
    </w:lvl>
    <w:lvl w:ilvl="6" w:tplc="04100001" w:tentative="1">
      <w:start w:val="1"/>
      <w:numFmt w:val="bullet"/>
      <w:lvlText w:val=""/>
      <w:lvlJc w:val="left"/>
      <w:pPr>
        <w:ind w:left="5267" w:hanging="360"/>
      </w:pPr>
      <w:rPr>
        <w:rFonts w:ascii="Symbol" w:hAnsi="Symbol" w:hint="default"/>
      </w:rPr>
    </w:lvl>
    <w:lvl w:ilvl="7" w:tplc="04100003" w:tentative="1">
      <w:start w:val="1"/>
      <w:numFmt w:val="bullet"/>
      <w:lvlText w:val="o"/>
      <w:lvlJc w:val="left"/>
      <w:pPr>
        <w:ind w:left="5987" w:hanging="360"/>
      </w:pPr>
      <w:rPr>
        <w:rFonts w:ascii="Courier New" w:hAnsi="Courier New" w:cs="Courier New" w:hint="default"/>
      </w:rPr>
    </w:lvl>
    <w:lvl w:ilvl="8" w:tplc="04100005" w:tentative="1">
      <w:start w:val="1"/>
      <w:numFmt w:val="bullet"/>
      <w:lvlText w:val=""/>
      <w:lvlJc w:val="left"/>
      <w:pPr>
        <w:ind w:left="6707" w:hanging="360"/>
      </w:pPr>
      <w:rPr>
        <w:rFonts w:ascii="Wingdings" w:hAnsi="Wingdings" w:hint="default"/>
      </w:rPr>
    </w:lvl>
  </w:abstractNum>
  <w:abstractNum w:abstractNumId="5" w15:restartNumberingAfterBreak="0">
    <w:nsid w:val="6F404C9F"/>
    <w:multiLevelType w:val="multilevel"/>
    <w:tmpl w:val="F5B49504"/>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6" w15:restartNumberingAfterBreak="0">
    <w:nsid w:val="7738779A"/>
    <w:multiLevelType w:val="multilevel"/>
    <w:tmpl w:val="5232DB0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7B274BC8"/>
    <w:multiLevelType w:val="multilevel"/>
    <w:tmpl w:val="BFCC8A5A"/>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D9521C8"/>
    <w:multiLevelType w:val="multilevel"/>
    <w:tmpl w:val="9AEA93E0"/>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694"/>
        </w:tabs>
        <w:ind w:left="2694" w:hanging="360"/>
      </w:pPr>
      <w:rPr>
        <w:rFonts w:hint="default"/>
      </w:rPr>
    </w:lvl>
    <w:lvl w:ilvl="2">
      <w:start w:val="1"/>
      <w:numFmt w:val="lowerRoman"/>
      <w:lvlText w:val="%3."/>
      <w:lvlJc w:val="right"/>
      <w:pPr>
        <w:tabs>
          <w:tab w:val="num" w:pos="3414"/>
        </w:tabs>
        <w:ind w:left="3414" w:hanging="180"/>
      </w:pPr>
      <w:rPr>
        <w:rFonts w:hint="default"/>
      </w:rPr>
    </w:lvl>
    <w:lvl w:ilvl="3">
      <w:start w:val="1"/>
      <w:numFmt w:val="decimal"/>
      <w:lvlText w:val="%4."/>
      <w:lvlJc w:val="left"/>
      <w:pPr>
        <w:tabs>
          <w:tab w:val="num" w:pos="4134"/>
        </w:tabs>
        <w:ind w:left="4134" w:hanging="360"/>
      </w:pPr>
      <w:rPr>
        <w:rFonts w:hint="default"/>
      </w:rPr>
    </w:lvl>
    <w:lvl w:ilvl="4">
      <w:start w:val="1"/>
      <w:numFmt w:val="lowerLetter"/>
      <w:lvlText w:val="%5."/>
      <w:lvlJc w:val="left"/>
      <w:pPr>
        <w:tabs>
          <w:tab w:val="num" w:pos="4854"/>
        </w:tabs>
        <w:ind w:left="4854" w:hanging="360"/>
      </w:pPr>
      <w:rPr>
        <w:rFonts w:hint="default"/>
      </w:rPr>
    </w:lvl>
    <w:lvl w:ilvl="5">
      <w:start w:val="1"/>
      <w:numFmt w:val="lowerRoman"/>
      <w:lvlText w:val="%6."/>
      <w:lvlJc w:val="right"/>
      <w:pPr>
        <w:tabs>
          <w:tab w:val="num" w:pos="5574"/>
        </w:tabs>
        <w:ind w:left="5574" w:hanging="180"/>
      </w:pPr>
      <w:rPr>
        <w:rFonts w:hint="default"/>
      </w:rPr>
    </w:lvl>
    <w:lvl w:ilvl="6">
      <w:start w:val="1"/>
      <w:numFmt w:val="decimal"/>
      <w:lvlText w:val="%7."/>
      <w:lvlJc w:val="left"/>
      <w:pPr>
        <w:tabs>
          <w:tab w:val="num" w:pos="6294"/>
        </w:tabs>
        <w:ind w:left="6294" w:hanging="360"/>
      </w:pPr>
      <w:rPr>
        <w:rFonts w:hint="default"/>
      </w:rPr>
    </w:lvl>
    <w:lvl w:ilvl="7">
      <w:start w:val="1"/>
      <w:numFmt w:val="lowerLetter"/>
      <w:lvlText w:val="%8."/>
      <w:lvlJc w:val="left"/>
      <w:pPr>
        <w:tabs>
          <w:tab w:val="num" w:pos="7014"/>
        </w:tabs>
        <w:ind w:left="7014" w:hanging="360"/>
      </w:pPr>
      <w:rPr>
        <w:rFonts w:hint="default"/>
      </w:rPr>
    </w:lvl>
    <w:lvl w:ilvl="8">
      <w:start w:val="1"/>
      <w:numFmt w:val="lowerRoman"/>
      <w:lvlText w:val="%9."/>
      <w:lvlJc w:val="right"/>
      <w:pPr>
        <w:tabs>
          <w:tab w:val="num" w:pos="7734"/>
        </w:tabs>
        <w:ind w:left="7734" w:hanging="180"/>
      </w:pPr>
      <w:rPr>
        <w:rFonts w:hint="default"/>
      </w:rPr>
    </w:lvl>
  </w:abstractNum>
  <w:num w:numId="1">
    <w:abstractNumId w:val="1"/>
  </w:num>
  <w:num w:numId="2">
    <w:abstractNumId w:val="1"/>
    <w:lvlOverride w:ilvl="0">
      <w:lvl w:ilvl="0">
        <w:start w:val="1"/>
        <w:numFmt w:val="bullet"/>
        <w:pStyle w:val="bulletitem"/>
        <w:lvlText w:val=""/>
        <w:lvlJc w:val="left"/>
        <w:pPr>
          <w:tabs>
            <w:tab w:val="num" w:pos="227"/>
          </w:tabs>
          <w:ind w:left="227" w:hanging="227"/>
        </w:pPr>
        <w:rPr>
          <w:rFonts w:ascii="Symbol" w:hAnsi="Symbol" w:hint="default"/>
        </w:rPr>
      </w:lvl>
    </w:lvlOverride>
  </w:num>
  <w:num w:numId="3">
    <w:abstractNumId w:val="5"/>
  </w:num>
  <w:num w:numId="4">
    <w:abstractNumId w:val="5"/>
  </w:num>
  <w:num w:numId="5">
    <w:abstractNumId w:val="7"/>
  </w:num>
  <w:num w:numId="6">
    <w:abstractNumId w:val="7"/>
  </w:num>
  <w:num w:numId="7">
    <w:abstractNumId w:val="6"/>
  </w:num>
  <w:num w:numId="8">
    <w:abstractNumId w:val="8"/>
  </w:num>
  <w:num w:numId="9">
    <w:abstractNumId w:val="8"/>
  </w:num>
  <w:num w:numId="10">
    <w:abstractNumId w:val="0"/>
    <w:lvlOverride w:ilvl="0">
      <w:lvl w:ilvl="0">
        <w:start w:val="1"/>
        <w:numFmt w:val="bullet"/>
        <w:lvlText w:val=""/>
        <w:legacy w:legacy="1" w:legacySpace="0" w:legacyIndent="227"/>
        <w:lvlJc w:val="left"/>
        <w:pPr>
          <w:ind w:left="227" w:hanging="227"/>
        </w:pPr>
        <w:rPr>
          <w:rFonts w:ascii="Times" w:hAnsi="Times" w:hint="default"/>
        </w:rPr>
      </w:lvl>
    </w:lvlOverride>
  </w:num>
  <w:num w:numId="11">
    <w:abstractNumId w:val="3"/>
  </w:num>
  <w:num w:numId="12">
    <w:abstractNumId w:val="4"/>
  </w:num>
  <w:num w:numId="13">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formsDesig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FCE"/>
    <w:rsid w:val="00012E24"/>
    <w:rsid w:val="0003103E"/>
    <w:rsid w:val="00031982"/>
    <w:rsid w:val="000408B8"/>
    <w:rsid w:val="00043BB7"/>
    <w:rsid w:val="000521DF"/>
    <w:rsid w:val="00081F9B"/>
    <w:rsid w:val="000C67E6"/>
    <w:rsid w:val="000D48DF"/>
    <w:rsid w:val="000E7BBC"/>
    <w:rsid w:val="000F5B39"/>
    <w:rsid w:val="00151F1F"/>
    <w:rsid w:val="001564CD"/>
    <w:rsid w:val="00194C70"/>
    <w:rsid w:val="001A02F0"/>
    <w:rsid w:val="001C1D2B"/>
    <w:rsid w:val="001F769F"/>
    <w:rsid w:val="001F7872"/>
    <w:rsid w:val="00206EE3"/>
    <w:rsid w:val="0022522B"/>
    <w:rsid w:val="00227F67"/>
    <w:rsid w:val="00235755"/>
    <w:rsid w:val="002458A0"/>
    <w:rsid w:val="00253D22"/>
    <w:rsid w:val="00264AE2"/>
    <w:rsid w:val="00270E23"/>
    <w:rsid w:val="00277F85"/>
    <w:rsid w:val="002B6FA7"/>
    <w:rsid w:val="002D058F"/>
    <w:rsid w:val="002D48C5"/>
    <w:rsid w:val="002D528D"/>
    <w:rsid w:val="002E7F70"/>
    <w:rsid w:val="002F11AB"/>
    <w:rsid w:val="0031111F"/>
    <w:rsid w:val="00313E75"/>
    <w:rsid w:val="0034277B"/>
    <w:rsid w:val="00343AF7"/>
    <w:rsid w:val="00345A38"/>
    <w:rsid w:val="00355901"/>
    <w:rsid w:val="00361ECC"/>
    <w:rsid w:val="00364E6F"/>
    <w:rsid w:val="003947EA"/>
    <w:rsid w:val="003B7149"/>
    <w:rsid w:val="003C50D0"/>
    <w:rsid w:val="003E66D1"/>
    <w:rsid w:val="003F3FE8"/>
    <w:rsid w:val="003F55AD"/>
    <w:rsid w:val="003F5830"/>
    <w:rsid w:val="003F7FCE"/>
    <w:rsid w:val="00405EDD"/>
    <w:rsid w:val="004122F6"/>
    <w:rsid w:val="00452068"/>
    <w:rsid w:val="00454840"/>
    <w:rsid w:val="00462967"/>
    <w:rsid w:val="004669A9"/>
    <w:rsid w:val="0048071F"/>
    <w:rsid w:val="004A758D"/>
    <w:rsid w:val="004B26DC"/>
    <w:rsid w:val="004F5683"/>
    <w:rsid w:val="004F73DA"/>
    <w:rsid w:val="005048F9"/>
    <w:rsid w:val="005419A9"/>
    <w:rsid w:val="005422D8"/>
    <w:rsid w:val="00550E88"/>
    <w:rsid w:val="00572FC0"/>
    <w:rsid w:val="00582176"/>
    <w:rsid w:val="005854A6"/>
    <w:rsid w:val="005944A9"/>
    <w:rsid w:val="005B5DDD"/>
    <w:rsid w:val="005C02DB"/>
    <w:rsid w:val="005C1DEC"/>
    <w:rsid w:val="005E2C28"/>
    <w:rsid w:val="005F14FA"/>
    <w:rsid w:val="005F4539"/>
    <w:rsid w:val="0067488F"/>
    <w:rsid w:val="00677EEE"/>
    <w:rsid w:val="00680B46"/>
    <w:rsid w:val="006A72FA"/>
    <w:rsid w:val="006C31B7"/>
    <w:rsid w:val="006C6924"/>
    <w:rsid w:val="006D5F84"/>
    <w:rsid w:val="006D6740"/>
    <w:rsid w:val="006D7621"/>
    <w:rsid w:val="006F6617"/>
    <w:rsid w:val="00706A60"/>
    <w:rsid w:val="00716DF7"/>
    <w:rsid w:val="00733C70"/>
    <w:rsid w:val="00752D69"/>
    <w:rsid w:val="00754639"/>
    <w:rsid w:val="00754D45"/>
    <w:rsid w:val="00763B74"/>
    <w:rsid w:val="00766747"/>
    <w:rsid w:val="007902F3"/>
    <w:rsid w:val="00797111"/>
    <w:rsid w:val="007A14F6"/>
    <w:rsid w:val="007D0590"/>
    <w:rsid w:val="007D7945"/>
    <w:rsid w:val="007F1323"/>
    <w:rsid w:val="00816002"/>
    <w:rsid w:val="008176D6"/>
    <w:rsid w:val="00854066"/>
    <w:rsid w:val="00856928"/>
    <w:rsid w:val="0087688D"/>
    <w:rsid w:val="008852B2"/>
    <w:rsid w:val="008A4C35"/>
    <w:rsid w:val="008B180C"/>
    <w:rsid w:val="008D12E5"/>
    <w:rsid w:val="008E0E12"/>
    <w:rsid w:val="008E4D10"/>
    <w:rsid w:val="008F2D4C"/>
    <w:rsid w:val="008F2DF2"/>
    <w:rsid w:val="008F46A0"/>
    <w:rsid w:val="00923875"/>
    <w:rsid w:val="009268E4"/>
    <w:rsid w:val="00961C58"/>
    <w:rsid w:val="009631D9"/>
    <w:rsid w:val="00972D1E"/>
    <w:rsid w:val="0097505E"/>
    <w:rsid w:val="00991384"/>
    <w:rsid w:val="009930E4"/>
    <w:rsid w:val="009A03B2"/>
    <w:rsid w:val="009A4927"/>
    <w:rsid w:val="009A5E8D"/>
    <w:rsid w:val="009B2539"/>
    <w:rsid w:val="009B3726"/>
    <w:rsid w:val="009E20DC"/>
    <w:rsid w:val="009F7FCE"/>
    <w:rsid w:val="00A015D0"/>
    <w:rsid w:val="00A232FB"/>
    <w:rsid w:val="00A31D5B"/>
    <w:rsid w:val="00A53278"/>
    <w:rsid w:val="00A91D6F"/>
    <w:rsid w:val="00AB4459"/>
    <w:rsid w:val="00AC48B8"/>
    <w:rsid w:val="00B10560"/>
    <w:rsid w:val="00B13054"/>
    <w:rsid w:val="00B159B2"/>
    <w:rsid w:val="00B17B69"/>
    <w:rsid w:val="00B216C4"/>
    <w:rsid w:val="00B23481"/>
    <w:rsid w:val="00B251CE"/>
    <w:rsid w:val="00B37FD9"/>
    <w:rsid w:val="00B4172D"/>
    <w:rsid w:val="00B5014F"/>
    <w:rsid w:val="00B55A8F"/>
    <w:rsid w:val="00B578BC"/>
    <w:rsid w:val="00B63BAE"/>
    <w:rsid w:val="00B714B9"/>
    <w:rsid w:val="00B861DF"/>
    <w:rsid w:val="00B8707B"/>
    <w:rsid w:val="00BB464D"/>
    <w:rsid w:val="00BC4332"/>
    <w:rsid w:val="00BE6A21"/>
    <w:rsid w:val="00BF53DA"/>
    <w:rsid w:val="00BF793B"/>
    <w:rsid w:val="00C02F03"/>
    <w:rsid w:val="00C12ECA"/>
    <w:rsid w:val="00C35C5E"/>
    <w:rsid w:val="00C4124E"/>
    <w:rsid w:val="00C562E0"/>
    <w:rsid w:val="00C73F98"/>
    <w:rsid w:val="00C74551"/>
    <w:rsid w:val="00C76925"/>
    <w:rsid w:val="00C86DDF"/>
    <w:rsid w:val="00C92140"/>
    <w:rsid w:val="00CB6669"/>
    <w:rsid w:val="00CB6DDF"/>
    <w:rsid w:val="00CE739B"/>
    <w:rsid w:val="00CE7C97"/>
    <w:rsid w:val="00D0386E"/>
    <w:rsid w:val="00D2464A"/>
    <w:rsid w:val="00D41D32"/>
    <w:rsid w:val="00D53D8E"/>
    <w:rsid w:val="00D629CC"/>
    <w:rsid w:val="00D6300A"/>
    <w:rsid w:val="00D675FF"/>
    <w:rsid w:val="00D72D43"/>
    <w:rsid w:val="00DA4FF6"/>
    <w:rsid w:val="00DC2CA9"/>
    <w:rsid w:val="00DC494E"/>
    <w:rsid w:val="00DD3B59"/>
    <w:rsid w:val="00DF7974"/>
    <w:rsid w:val="00E1535A"/>
    <w:rsid w:val="00E17EEA"/>
    <w:rsid w:val="00E315E2"/>
    <w:rsid w:val="00E356FD"/>
    <w:rsid w:val="00E37A99"/>
    <w:rsid w:val="00E433A7"/>
    <w:rsid w:val="00E54AD3"/>
    <w:rsid w:val="00E603C7"/>
    <w:rsid w:val="00E62832"/>
    <w:rsid w:val="00E7336C"/>
    <w:rsid w:val="00E77B2B"/>
    <w:rsid w:val="00EA3581"/>
    <w:rsid w:val="00EA57E5"/>
    <w:rsid w:val="00EA5B1C"/>
    <w:rsid w:val="00EC2DA0"/>
    <w:rsid w:val="00ED7A13"/>
    <w:rsid w:val="00EF1142"/>
    <w:rsid w:val="00F014E1"/>
    <w:rsid w:val="00F0490C"/>
    <w:rsid w:val="00F23A1E"/>
    <w:rsid w:val="00F271C2"/>
    <w:rsid w:val="00F321B4"/>
    <w:rsid w:val="00F536AD"/>
    <w:rsid w:val="00F657C2"/>
    <w:rsid w:val="00F73065"/>
    <w:rsid w:val="00FA548F"/>
    <w:rsid w:val="00FD4EEB"/>
    <w:rsid w:val="00FE7193"/>
    <w:rsid w:val="00FF01C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6B234A"/>
  <w15:docId w15:val="{4F25AB50-A8EA-4479-B609-9E1E9D752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rPr>
      <w:lang w:val="en-GB"/>
    </w:r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1"/>
      </w:numPr>
      <w:spacing w:before="160" w:after="160"/>
      <w:contextualSpacing/>
    </w:pPr>
  </w:style>
  <w:style w:type="paragraph" w:customStyle="1" w:styleId="dashitem">
    <w:name w:val="dashitem"/>
    <w:basedOn w:val="Normal"/>
    <w:pPr>
      <w:numPr>
        <w:numId w:val="3"/>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Next/>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ind w:right="567"/>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5"/>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17EEA"/>
    <w:pPr>
      <w:numPr>
        <w:numId w:val="8"/>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noProof/>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table">
    <w:name w:val="table"/>
    <w:basedOn w:val="Normal"/>
    <w:rsid w:val="00F014E1"/>
    <w:pPr>
      <w:spacing w:before="60" w:line="200" w:lineRule="atLeast"/>
      <w:ind w:firstLine="0"/>
      <w:jc w:val="left"/>
    </w:pPr>
    <w:rPr>
      <w:rFonts w:ascii="Times" w:hAnsi="Times"/>
      <w:sz w:val="17"/>
      <w:szCs w:val="18"/>
      <w:lang w:eastAsia="de-DE"/>
    </w:rPr>
  </w:style>
  <w:style w:type="paragraph" w:customStyle="1" w:styleId="figlegend">
    <w:name w:val="figlegend"/>
    <w:basedOn w:val="Normal"/>
    <w:next w:val="Normal"/>
    <w:rsid w:val="00F014E1"/>
    <w:pPr>
      <w:keepLines/>
      <w:spacing w:before="120" w:after="240" w:line="200" w:lineRule="atLeast"/>
      <w:ind w:firstLine="0"/>
    </w:pPr>
    <w:rPr>
      <w:rFonts w:ascii="Times" w:hAnsi="Times"/>
      <w:sz w:val="17"/>
      <w:lang w:eastAsia="de-DE"/>
    </w:rPr>
  </w:style>
  <w:style w:type="paragraph" w:customStyle="1" w:styleId="tablelegend">
    <w:name w:val="tablelegend"/>
    <w:basedOn w:val="Normal"/>
    <w:next w:val="Normal"/>
    <w:rsid w:val="00F014E1"/>
    <w:pPr>
      <w:keepNext/>
      <w:keepLines/>
      <w:spacing w:before="240" w:after="120" w:line="200" w:lineRule="atLeast"/>
      <w:ind w:firstLine="0"/>
      <w:jc w:val="center"/>
    </w:pPr>
    <w:rPr>
      <w:rFonts w:ascii="Times" w:hAnsi="Times"/>
      <w:sz w:val="17"/>
      <w:lang w:eastAsia="de-DE"/>
    </w:rPr>
  </w:style>
  <w:style w:type="paragraph" w:customStyle="1" w:styleId="Titolo1">
    <w:name w:val="Titolo1"/>
    <w:basedOn w:val="Normal"/>
    <w:next w:val="p1a"/>
    <w:link w:val="titleCar"/>
    <w:rsid w:val="00F014E1"/>
    <w:pPr>
      <w:keepNext/>
      <w:keepLines/>
      <w:pageBreakBefore/>
      <w:tabs>
        <w:tab w:val="left" w:pos="284"/>
      </w:tabs>
      <w:suppressAutoHyphens/>
      <w:spacing w:line="360" w:lineRule="atLeast"/>
      <w:ind w:firstLine="0"/>
      <w:jc w:val="left"/>
    </w:pPr>
    <w:rPr>
      <w:rFonts w:ascii="Times" w:hAnsi="Times"/>
      <w:b/>
      <w:sz w:val="32"/>
      <w:lang w:eastAsia="de-DE"/>
    </w:rPr>
  </w:style>
  <w:style w:type="paragraph" w:customStyle="1" w:styleId="Sottotitolo1">
    <w:name w:val="Sottotitolo1"/>
    <w:basedOn w:val="Titolo1"/>
    <w:next w:val="author"/>
    <w:rsid w:val="00F014E1"/>
    <w:pPr>
      <w:pageBreakBefore w:val="0"/>
      <w:tabs>
        <w:tab w:val="clear" w:pos="284"/>
        <w:tab w:val="left" w:pos="567"/>
      </w:tabs>
      <w:spacing w:before="480" w:after="300" w:line="320" w:lineRule="atLeast"/>
    </w:pPr>
    <w:rPr>
      <w:rFonts w:cs="Arial"/>
      <w:sz w:val="28"/>
    </w:rPr>
  </w:style>
  <w:style w:type="paragraph" w:customStyle="1" w:styleId="affiliation">
    <w:name w:val="affiliation"/>
    <w:basedOn w:val="Normal"/>
    <w:next w:val="Normal"/>
    <w:rsid w:val="00F014E1"/>
    <w:pPr>
      <w:suppressAutoHyphens/>
      <w:spacing w:before="120" w:line="240" w:lineRule="auto"/>
      <w:ind w:firstLine="0"/>
      <w:jc w:val="left"/>
    </w:pPr>
    <w:rPr>
      <w:rFonts w:ascii="Times" w:hAnsi="Times"/>
      <w:i/>
      <w:lang w:eastAsia="de-DE"/>
    </w:rPr>
  </w:style>
  <w:style w:type="paragraph" w:customStyle="1" w:styleId="acknowledgements">
    <w:name w:val="acknowledgements"/>
    <w:basedOn w:val="affiliation"/>
    <w:next w:val="Normal"/>
    <w:rsid w:val="00F014E1"/>
    <w:pPr>
      <w:suppressAutoHyphens w:val="0"/>
      <w:spacing w:before="240"/>
      <w:jc w:val="both"/>
    </w:pPr>
    <w:rPr>
      <w:i w:val="0"/>
    </w:rPr>
  </w:style>
  <w:style w:type="paragraph" w:customStyle="1" w:styleId="references">
    <w:name w:val="references"/>
    <w:basedOn w:val="Normal"/>
    <w:rsid w:val="00F014E1"/>
    <w:pPr>
      <w:spacing w:line="200" w:lineRule="atLeast"/>
      <w:ind w:left="238" w:hanging="238"/>
    </w:pPr>
    <w:rPr>
      <w:rFonts w:ascii="Times" w:hAnsi="Times"/>
      <w:sz w:val="17"/>
      <w:lang w:eastAsia="de-DE"/>
    </w:rPr>
  </w:style>
  <w:style w:type="paragraph" w:customStyle="1" w:styleId="subsubtitle">
    <w:name w:val="subsubtitle"/>
    <w:basedOn w:val="Sottotitolo1"/>
    <w:rsid w:val="00F014E1"/>
    <w:rPr>
      <w:i/>
    </w:rPr>
  </w:style>
  <w:style w:type="character" w:customStyle="1" w:styleId="titleCar">
    <w:name w:val="title Car"/>
    <w:link w:val="Titolo1"/>
    <w:rsid w:val="00F014E1"/>
    <w:rPr>
      <w:rFonts w:ascii="Times" w:hAnsi="Times"/>
      <w:b/>
      <w:sz w:val="32"/>
      <w:lang w:eastAsia="de-DE"/>
    </w:rPr>
  </w:style>
  <w:style w:type="character" w:customStyle="1" w:styleId="UnresolvedMention1">
    <w:name w:val="Unresolved Mention1"/>
    <w:basedOn w:val="DefaultParagraphFont"/>
    <w:uiPriority w:val="99"/>
    <w:semiHidden/>
    <w:unhideWhenUsed/>
    <w:rsid w:val="00F014E1"/>
    <w:rPr>
      <w:color w:val="808080"/>
      <w:shd w:val="clear" w:color="auto" w:fill="E6E6E6"/>
    </w:rPr>
  </w:style>
  <w:style w:type="paragraph" w:styleId="Caption">
    <w:name w:val="caption"/>
    <w:basedOn w:val="Normal"/>
    <w:next w:val="Normal"/>
    <w:unhideWhenUsed/>
    <w:rsid w:val="00F23A1E"/>
    <w:pPr>
      <w:spacing w:after="200" w:line="240" w:lineRule="auto"/>
    </w:pPr>
    <w:rPr>
      <w:i/>
      <w:iCs/>
      <w:color w:val="1F497D" w:themeColor="text2"/>
      <w:sz w:val="18"/>
      <w:szCs w:val="18"/>
    </w:rPr>
  </w:style>
  <w:style w:type="paragraph" w:styleId="ListParagraph">
    <w:name w:val="List Paragraph"/>
    <w:basedOn w:val="Normal"/>
    <w:uiPriority w:val="34"/>
    <w:qFormat/>
    <w:rsid w:val="009268E4"/>
    <w:pPr>
      <w:ind w:left="720"/>
      <w:contextualSpacing/>
    </w:pPr>
  </w:style>
  <w:style w:type="paragraph" w:styleId="Revision">
    <w:name w:val="Revision"/>
    <w:hidden/>
    <w:semiHidden/>
    <w:rsid w:val="00343AF7"/>
    <w:pPr>
      <w:spacing w:line="240" w:lineRule="auto"/>
    </w:pPr>
    <w:rPr>
      <w:lang w:val="en-GB"/>
    </w:rPr>
  </w:style>
  <w:style w:type="character" w:styleId="CommentReference">
    <w:name w:val="annotation reference"/>
    <w:basedOn w:val="DefaultParagraphFont"/>
    <w:semiHidden/>
    <w:unhideWhenUsed/>
    <w:rsid w:val="00343AF7"/>
    <w:rPr>
      <w:sz w:val="16"/>
      <w:szCs w:val="16"/>
    </w:rPr>
  </w:style>
  <w:style w:type="paragraph" w:styleId="CommentText">
    <w:name w:val="annotation text"/>
    <w:basedOn w:val="Normal"/>
    <w:link w:val="CommentTextChar"/>
    <w:unhideWhenUsed/>
    <w:rsid w:val="00343AF7"/>
    <w:pPr>
      <w:spacing w:line="240" w:lineRule="auto"/>
    </w:pPr>
  </w:style>
  <w:style w:type="character" w:customStyle="1" w:styleId="CommentTextChar">
    <w:name w:val="Comment Text Char"/>
    <w:basedOn w:val="DefaultParagraphFont"/>
    <w:link w:val="CommentText"/>
    <w:rsid w:val="00343AF7"/>
    <w:rPr>
      <w:lang w:val="en-GB"/>
    </w:rPr>
  </w:style>
  <w:style w:type="paragraph" w:styleId="CommentSubject">
    <w:name w:val="annotation subject"/>
    <w:basedOn w:val="CommentText"/>
    <w:next w:val="CommentText"/>
    <w:link w:val="CommentSubjectChar"/>
    <w:semiHidden/>
    <w:unhideWhenUsed/>
    <w:rsid w:val="00343AF7"/>
    <w:rPr>
      <w:b/>
      <w:bCs/>
    </w:rPr>
  </w:style>
  <w:style w:type="character" w:customStyle="1" w:styleId="CommentSubjectChar">
    <w:name w:val="Comment Subject Char"/>
    <w:basedOn w:val="CommentTextChar"/>
    <w:link w:val="CommentSubject"/>
    <w:semiHidden/>
    <w:rsid w:val="00343AF7"/>
    <w:rPr>
      <w:b/>
      <w:bCs/>
      <w:lang w:val="en-GB"/>
    </w:rPr>
  </w:style>
  <w:style w:type="paragraph" w:styleId="BalloonText">
    <w:name w:val="Balloon Text"/>
    <w:basedOn w:val="Normal"/>
    <w:link w:val="BalloonTextChar"/>
    <w:semiHidden/>
    <w:unhideWhenUsed/>
    <w:rsid w:val="00B714B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B714B9"/>
    <w:rPr>
      <w:rFonts w:ascii="Segoe UI" w:hAnsi="Segoe UI" w:cs="Segoe UI"/>
      <w:sz w:val="18"/>
      <w:szCs w:val="18"/>
      <w:lang w:val="en-GB"/>
    </w:rPr>
  </w:style>
  <w:style w:type="character" w:styleId="Strong">
    <w:name w:val="Strong"/>
    <w:basedOn w:val="DefaultParagraphFont"/>
    <w:uiPriority w:val="22"/>
    <w:qFormat/>
    <w:rsid w:val="00B578BC"/>
    <w:rPr>
      <w:b/>
      <w:bCs/>
    </w:rPr>
  </w:style>
  <w:style w:type="table" w:styleId="TableGrid">
    <w:name w:val="Table Grid"/>
    <w:basedOn w:val="TableNormal"/>
    <w:rsid w:val="000E7BB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nhideWhenUsed/>
    <w:rsid w:val="009B3726"/>
    <w:pPr>
      <w:tabs>
        <w:tab w:val="left" w:pos="504"/>
      </w:tabs>
      <w:ind w:left="504" w:hanging="504"/>
    </w:pPr>
  </w:style>
  <w:style w:type="character" w:styleId="UnresolvedMention">
    <w:name w:val="Unresolved Mention"/>
    <w:basedOn w:val="DefaultParagraphFont"/>
    <w:uiPriority w:val="99"/>
    <w:semiHidden/>
    <w:unhideWhenUsed/>
    <w:rsid w:val="000C67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398033">
      <w:bodyDiv w:val="1"/>
      <w:marLeft w:val="0"/>
      <w:marRight w:val="0"/>
      <w:marTop w:val="0"/>
      <w:marBottom w:val="0"/>
      <w:divBdr>
        <w:top w:val="none" w:sz="0" w:space="0" w:color="auto"/>
        <w:left w:val="none" w:sz="0" w:space="0" w:color="auto"/>
        <w:bottom w:val="none" w:sz="0" w:space="0" w:color="auto"/>
        <w:right w:val="none" w:sz="0" w:space="0" w:color="auto"/>
      </w:divBdr>
      <w:divsChild>
        <w:div w:id="1100877642">
          <w:marLeft w:val="0"/>
          <w:marRight w:val="0"/>
          <w:marTop w:val="0"/>
          <w:marBottom w:val="0"/>
          <w:divBdr>
            <w:top w:val="none" w:sz="0" w:space="0" w:color="auto"/>
            <w:left w:val="none" w:sz="0" w:space="0" w:color="auto"/>
            <w:bottom w:val="none" w:sz="0" w:space="0" w:color="auto"/>
            <w:right w:val="none" w:sz="0" w:space="0" w:color="auto"/>
          </w:divBdr>
          <w:divsChild>
            <w:div w:id="1391920040">
              <w:marLeft w:val="0"/>
              <w:marRight w:val="0"/>
              <w:marTop w:val="0"/>
              <w:marBottom w:val="0"/>
              <w:divBdr>
                <w:top w:val="none" w:sz="0" w:space="0" w:color="auto"/>
                <w:left w:val="none" w:sz="0" w:space="0" w:color="auto"/>
                <w:bottom w:val="none" w:sz="0" w:space="0" w:color="auto"/>
                <w:right w:val="none" w:sz="0" w:space="0" w:color="auto"/>
              </w:divBdr>
              <w:divsChild>
                <w:div w:id="7720154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2886542">
      <w:bodyDiv w:val="1"/>
      <w:marLeft w:val="0"/>
      <w:marRight w:val="0"/>
      <w:marTop w:val="0"/>
      <w:marBottom w:val="0"/>
      <w:divBdr>
        <w:top w:val="none" w:sz="0" w:space="0" w:color="auto"/>
        <w:left w:val="none" w:sz="0" w:space="0" w:color="auto"/>
        <w:bottom w:val="none" w:sz="0" w:space="0" w:color="auto"/>
        <w:right w:val="none" w:sz="0" w:space="0" w:color="auto"/>
      </w:divBdr>
    </w:div>
    <w:div w:id="623777695">
      <w:bodyDiv w:val="1"/>
      <w:marLeft w:val="0"/>
      <w:marRight w:val="0"/>
      <w:marTop w:val="0"/>
      <w:marBottom w:val="0"/>
      <w:divBdr>
        <w:top w:val="none" w:sz="0" w:space="0" w:color="auto"/>
        <w:left w:val="none" w:sz="0" w:space="0" w:color="auto"/>
        <w:bottom w:val="none" w:sz="0" w:space="0" w:color="auto"/>
        <w:right w:val="none" w:sz="0" w:space="0" w:color="auto"/>
      </w:divBdr>
    </w:div>
    <w:div w:id="707068006">
      <w:bodyDiv w:val="1"/>
      <w:marLeft w:val="0"/>
      <w:marRight w:val="0"/>
      <w:marTop w:val="0"/>
      <w:marBottom w:val="0"/>
      <w:divBdr>
        <w:top w:val="none" w:sz="0" w:space="0" w:color="auto"/>
        <w:left w:val="none" w:sz="0" w:space="0" w:color="auto"/>
        <w:bottom w:val="none" w:sz="0" w:space="0" w:color="auto"/>
        <w:right w:val="none" w:sz="0" w:space="0" w:color="auto"/>
      </w:divBdr>
    </w:div>
    <w:div w:id="715423582">
      <w:bodyDiv w:val="1"/>
      <w:marLeft w:val="0"/>
      <w:marRight w:val="0"/>
      <w:marTop w:val="0"/>
      <w:marBottom w:val="0"/>
      <w:divBdr>
        <w:top w:val="none" w:sz="0" w:space="0" w:color="auto"/>
        <w:left w:val="none" w:sz="0" w:space="0" w:color="auto"/>
        <w:bottom w:val="none" w:sz="0" w:space="0" w:color="auto"/>
        <w:right w:val="none" w:sz="0" w:space="0" w:color="auto"/>
      </w:divBdr>
      <w:divsChild>
        <w:div w:id="2128893082">
          <w:marLeft w:val="0"/>
          <w:marRight w:val="0"/>
          <w:marTop w:val="0"/>
          <w:marBottom w:val="0"/>
          <w:divBdr>
            <w:top w:val="none" w:sz="0" w:space="0" w:color="auto"/>
            <w:left w:val="none" w:sz="0" w:space="0" w:color="auto"/>
            <w:bottom w:val="none" w:sz="0" w:space="0" w:color="auto"/>
            <w:right w:val="none" w:sz="0" w:space="0" w:color="auto"/>
          </w:divBdr>
          <w:divsChild>
            <w:div w:id="1265384939">
              <w:marLeft w:val="0"/>
              <w:marRight w:val="0"/>
              <w:marTop w:val="0"/>
              <w:marBottom w:val="0"/>
              <w:divBdr>
                <w:top w:val="none" w:sz="0" w:space="0" w:color="auto"/>
                <w:left w:val="none" w:sz="0" w:space="0" w:color="auto"/>
                <w:bottom w:val="none" w:sz="0" w:space="0" w:color="auto"/>
                <w:right w:val="none" w:sz="0" w:space="0" w:color="auto"/>
              </w:divBdr>
              <w:divsChild>
                <w:div w:id="15901956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4181603">
      <w:bodyDiv w:val="1"/>
      <w:marLeft w:val="0"/>
      <w:marRight w:val="0"/>
      <w:marTop w:val="0"/>
      <w:marBottom w:val="0"/>
      <w:divBdr>
        <w:top w:val="none" w:sz="0" w:space="0" w:color="auto"/>
        <w:left w:val="none" w:sz="0" w:space="0" w:color="auto"/>
        <w:bottom w:val="none" w:sz="0" w:space="0" w:color="auto"/>
        <w:right w:val="none" w:sz="0" w:space="0" w:color="auto"/>
      </w:divBdr>
    </w:div>
    <w:div w:id="756946536">
      <w:bodyDiv w:val="1"/>
      <w:marLeft w:val="0"/>
      <w:marRight w:val="0"/>
      <w:marTop w:val="0"/>
      <w:marBottom w:val="0"/>
      <w:divBdr>
        <w:top w:val="none" w:sz="0" w:space="0" w:color="auto"/>
        <w:left w:val="none" w:sz="0" w:space="0" w:color="auto"/>
        <w:bottom w:val="none" w:sz="0" w:space="0" w:color="auto"/>
        <w:right w:val="none" w:sz="0" w:space="0" w:color="auto"/>
      </w:divBdr>
      <w:divsChild>
        <w:div w:id="1802842747">
          <w:marLeft w:val="0"/>
          <w:marRight w:val="0"/>
          <w:marTop w:val="0"/>
          <w:marBottom w:val="0"/>
          <w:divBdr>
            <w:top w:val="none" w:sz="0" w:space="0" w:color="auto"/>
            <w:left w:val="none" w:sz="0" w:space="0" w:color="auto"/>
            <w:bottom w:val="none" w:sz="0" w:space="0" w:color="auto"/>
            <w:right w:val="none" w:sz="0" w:space="0" w:color="auto"/>
          </w:divBdr>
          <w:divsChild>
            <w:div w:id="404258701">
              <w:marLeft w:val="0"/>
              <w:marRight w:val="0"/>
              <w:marTop w:val="0"/>
              <w:marBottom w:val="0"/>
              <w:divBdr>
                <w:top w:val="none" w:sz="0" w:space="0" w:color="auto"/>
                <w:left w:val="none" w:sz="0" w:space="0" w:color="auto"/>
                <w:bottom w:val="none" w:sz="0" w:space="0" w:color="auto"/>
                <w:right w:val="none" w:sz="0" w:space="0" w:color="auto"/>
              </w:divBdr>
              <w:divsChild>
                <w:div w:id="17774101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77340471">
      <w:bodyDiv w:val="1"/>
      <w:marLeft w:val="0"/>
      <w:marRight w:val="0"/>
      <w:marTop w:val="0"/>
      <w:marBottom w:val="0"/>
      <w:divBdr>
        <w:top w:val="none" w:sz="0" w:space="0" w:color="auto"/>
        <w:left w:val="none" w:sz="0" w:space="0" w:color="auto"/>
        <w:bottom w:val="none" w:sz="0" w:space="0" w:color="auto"/>
        <w:right w:val="none" w:sz="0" w:space="0" w:color="auto"/>
      </w:divBdr>
    </w:div>
    <w:div w:id="1476222687">
      <w:bodyDiv w:val="1"/>
      <w:marLeft w:val="0"/>
      <w:marRight w:val="0"/>
      <w:marTop w:val="0"/>
      <w:marBottom w:val="0"/>
      <w:divBdr>
        <w:top w:val="none" w:sz="0" w:space="0" w:color="auto"/>
        <w:left w:val="none" w:sz="0" w:space="0" w:color="auto"/>
        <w:bottom w:val="none" w:sz="0" w:space="0" w:color="auto"/>
        <w:right w:val="none" w:sz="0" w:space="0" w:color="auto"/>
      </w:divBdr>
    </w:div>
    <w:div w:id="1504080150">
      <w:bodyDiv w:val="1"/>
      <w:marLeft w:val="0"/>
      <w:marRight w:val="0"/>
      <w:marTop w:val="0"/>
      <w:marBottom w:val="0"/>
      <w:divBdr>
        <w:top w:val="none" w:sz="0" w:space="0" w:color="auto"/>
        <w:left w:val="none" w:sz="0" w:space="0" w:color="auto"/>
        <w:bottom w:val="none" w:sz="0" w:space="0" w:color="auto"/>
        <w:right w:val="none" w:sz="0" w:space="0" w:color="auto"/>
      </w:divBdr>
    </w:div>
    <w:div w:id="1531063923">
      <w:bodyDiv w:val="1"/>
      <w:marLeft w:val="0"/>
      <w:marRight w:val="0"/>
      <w:marTop w:val="0"/>
      <w:marBottom w:val="0"/>
      <w:divBdr>
        <w:top w:val="none" w:sz="0" w:space="0" w:color="auto"/>
        <w:left w:val="none" w:sz="0" w:space="0" w:color="auto"/>
        <w:bottom w:val="none" w:sz="0" w:space="0" w:color="auto"/>
        <w:right w:val="none" w:sz="0" w:space="0" w:color="auto"/>
      </w:divBdr>
      <w:divsChild>
        <w:div w:id="881209443">
          <w:marLeft w:val="0"/>
          <w:marRight w:val="0"/>
          <w:marTop w:val="0"/>
          <w:marBottom w:val="0"/>
          <w:divBdr>
            <w:top w:val="none" w:sz="0" w:space="0" w:color="auto"/>
            <w:left w:val="none" w:sz="0" w:space="0" w:color="auto"/>
            <w:bottom w:val="none" w:sz="0" w:space="0" w:color="auto"/>
            <w:right w:val="none" w:sz="0" w:space="0" w:color="auto"/>
          </w:divBdr>
          <w:divsChild>
            <w:div w:id="1803620648">
              <w:marLeft w:val="0"/>
              <w:marRight w:val="0"/>
              <w:marTop w:val="0"/>
              <w:marBottom w:val="0"/>
              <w:divBdr>
                <w:top w:val="none" w:sz="0" w:space="0" w:color="auto"/>
                <w:left w:val="none" w:sz="0" w:space="0" w:color="auto"/>
                <w:bottom w:val="none" w:sz="0" w:space="0" w:color="auto"/>
                <w:right w:val="none" w:sz="0" w:space="0" w:color="auto"/>
              </w:divBdr>
              <w:divsChild>
                <w:div w:id="21338158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48907370">
      <w:bodyDiv w:val="1"/>
      <w:marLeft w:val="0"/>
      <w:marRight w:val="0"/>
      <w:marTop w:val="0"/>
      <w:marBottom w:val="0"/>
      <w:divBdr>
        <w:top w:val="none" w:sz="0" w:space="0" w:color="auto"/>
        <w:left w:val="none" w:sz="0" w:space="0" w:color="auto"/>
        <w:bottom w:val="none" w:sz="0" w:space="0" w:color="auto"/>
        <w:right w:val="none" w:sz="0" w:space="0" w:color="auto"/>
      </w:divBdr>
      <w:divsChild>
        <w:div w:id="1812017548">
          <w:marLeft w:val="0"/>
          <w:marRight w:val="0"/>
          <w:marTop w:val="0"/>
          <w:marBottom w:val="0"/>
          <w:divBdr>
            <w:top w:val="none" w:sz="0" w:space="0" w:color="auto"/>
            <w:left w:val="none" w:sz="0" w:space="0" w:color="auto"/>
            <w:bottom w:val="none" w:sz="0" w:space="0" w:color="auto"/>
            <w:right w:val="none" w:sz="0" w:space="0" w:color="auto"/>
          </w:divBdr>
          <w:divsChild>
            <w:div w:id="1957710699">
              <w:marLeft w:val="0"/>
              <w:marRight w:val="0"/>
              <w:marTop w:val="0"/>
              <w:marBottom w:val="0"/>
              <w:divBdr>
                <w:top w:val="none" w:sz="0" w:space="0" w:color="auto"/>
                <w:left w:val="none" w:sz="0" w:space="0" w:color="auto"/>
                <w:bottom w:val="none" w:sz="0" w:space="0" w:color="auto"/>
                <w:right w:val="none" w:sz="0" w:space="0" w:color="auto"/>
              </w:divBdr>
              <w:divsChild>
                <w:div w:id="138556890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6238183">
      <w:bodyDiv w:val="1"/>
      <w:marLeft w:val="0"/>
      <w:marRight w:val="0"/>
      <w:marTop w:val="0"/>
      <w:marBottom w:val="0"/>
      <w:divBdr>
        <w:top w:val="none" w:sz="0" w:space="0" w:color="auto"/>
        <w:left w:val="none" w:sz="0" w:space="0" w:color="auto"/>
        <w:bottom w:val="none" w:sz="0" w:space="0" w:color="auto"/>
        <w:right w:val="none" w:sz="0" w:space="0" w:color="auto"/>
      </w:divBdr>
    </w:div>
    <w:div w:id="1687637230">
      <w:bodyDiv w:val="1"/>
      <w:marLeft w:val="0"/>
      <w:marRight w:val="0"/>
      <w:marTop w:val="0"/>
      <w:marBottom w:val="0"/>
      <w:divBdr>
        <w:top w:val="none" w:sz="0" w:space="0" w:color="auto"/>
        <w:left w:val="none" w:sz="0" w:space="0" w:color="auto"/>
        <w:bottom w:val="none" w:sz="0" w:space="0" w:color="auto"/>
        <w:right w:val="none" w:sz="0" w:space="0" w:color="auto"/>
      </w:divBdr>
      <w:divsChild>
        <w:div w:id="467355519">
          <w:marLeft w:val="0"/>
          <w:marRight w:val="0"/>
          <w:marTop w:val="0"/>
          <w:marBottom w:val="0"/>
          <w:divBdr>
            <w:top w:val="none" w:sz="0" w:space="0" w:color="auto"/>
            <w:left w:val="none" w:sz="0" w:space="0" w:color="auto"/>
            <w:bottom w:val="none" w:sz="0" w:space="0" w:color="auto"/>
            <w:right w:val="none" w:sz="0" w:space="0" w:color="auto"/>
          </w:divBdr>
          <w:divsChild>
            <w:div w:id="410615124">
              <w:marLeft w:val="0"/>
              <w:marRight w:val="0"/>
              <w:marTop w:val="0"/>
              <w:marBottom w:val="0"/>
              <w:divBdr>
                <w:top w:val="none" w:sz="0" w:space="0" w:color="auto"/>
                <w:left w:val="none" w:sz="0" w:space="0" w:color="auto"/>
                <w:bottom w:val="none" w:sz="0" w:space="0" w:color="auto"/>
                <w:right w:val="none" w:sz="0" w:space="0" w:color="auto"/>
              </w:divBdr>
              <w:divsChild>
                <w:div w:id="20411277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1123046">
      <w:bodyDiv w:val="1"/>
      <w:marLeft w:val="0"/>
      <w:marRight w:val="0"/>
      <w:marTop w:val="0"/>
      <w:marBottom w:val="0"/>
      <w:divBdr>
        <w:top w:val="none" w:sz="0" w:space="0" w:color="auto"/>
        <w:left w:val="none" w:sz="0" w:space="0" w:color="auto"/>
        <w:bottom w:val="none" w:sz="0" w:space="0" w:color="auto"/>
        <w:right w:val="none" w:sz="0" w:space="0" w:color="auto"/>
      </w:divBdr>
    </w:div>
    <w:div w:id="1836995232">
      <w:bodyDiv w:val="1"/>
      <w:marLeft w:val="0"/>
      <w:marRight w:val="0"/>
      <w:marTop w:val="0"/>
      <w:marBottom w:val="0"/>
      <w:divBdr>
        <w:top w:val="none" w:sz="0" w:space="0" w:color="auto"/>
        <w:left w:val="none" w:sz="0" w:space="0" w:color="auto"/>
        <w:bottom w:val="none" w:sz="0" w:space="0" w:color="auto"/>
        <w:right w:val="none" w:sz="0" w:space="0" w:color="auto"/>
      </w:divBdr>
    </w:div>
    <w:div w:id="2010907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rique.decarvalho@polito.it" TargetMode="External"/><Relationship Id="rId13" Type="http://schemas.openxmlformats.org/officeDocument/2006/relationships/hyperlink" Target="https://doi.org/10.4271/2019-36-019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G:\Il%20mio%20Drive\Pubblicazioni\NEW\Articoli%20Bozze\2022_IFIT\educational\data\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8186404062894"/>
          <c:y val="3.8107225124584095E-2"/>
          <c:w val="0.84921703737596554"/>
          <c:h val="0.65925205753622729"/>
        </c:manualLayout>
      </c:layout>
      <c:barChart>
        <c:barDir val="col"/>
        <c:grouping val="clustered"/>
        <c:varyColors val="0"/>
        <c:ser>
          <c:idx val="1"/>
          <c:order val="0"/>
          <c:tx>
            <c:v>Chassis B</c:v>
          </c:tx>
          <c:invertIfNegative val="0"/>
          <c:cat>
            <c:strRef>
              <c:f>hist!$B$3:$B$13</c:f>
              <c:strCache>
                <c:ptCount val="11"/>
                <c:pt idx="0">
                  <c:v>&gt;10</c:v>
                </c:pt>
                <c:pt idx="1">
                  <c:v>10-12</c:v>
                </c:pt>
                <c:pt idx="2">
                  <c:v>12-14</c:v>
                </c:pt>
                <c:pt idx="3">
                  <c:v>14-16</c:v>
                </c:pt>
                <c:pt idx="4">
                  <c:v>16-18</c:v>
                </c:pt>
                <c:pt idx="5">
                  <c:v>18-20</c:v>
                </c:pt>
                <c:pt idx="6">
                  <c:v>20-22</c:v>
                </c:pt>
                <c:pt idx="7">
                  <c:v>22-24</c:v>
                </c:pt>
                <c:pt idx="8">
                  <c:v>24-26</c:v>
                </c:pt>
                <c:pt idx="9">
                  <c:v>26-28</c:v>
                </c:pt>
                <c:pt idx="10">
                  <c:v>&gt;28</c:v>
                </c:pt>
              </c:strCache>
            </c:strRef>
          </c:cat>
          <c:val>
            <c:numRef>
              <c:f>hist!$D$3:$D$13</c:f>
              <c:numCache>
                <c:formatCode>General</c:formatCode>
                <c:ptCount val="11"/>
                <c:pt idx="0">
                  <c:v>29</c:v>
                </c:pt>
                <c:pt idx="1">
                  <c:v>5</c:v>
                </c:pt>
                <c:pt idx="2">
                  <c:v>11</c:v>
                </c:pt>
                <c:pt idx="3">
                  <c:v>21</c:v>
                </c:pt>
                <c:pt idx="4">
                  <c:v>11</c:v>
                </c:pt>
                <c:pt idx="5">
                  <c:v>47</c:v>
                </c:pt>
                <c:pt idx="6">
                  <c:v>54</c:v>
                </c:pt>
                <c:pt idx="7">
                  <c:v>60</c:v>
                </c:pt>
                <c:pt idx="8">
                  <c:v>75</c:v>
                </c:pt>
                <c:pt idx="9">
                  <c:v>43</c:v>
                </c:pt>
                <c:pt idx="10">
                  <c:v>25</c:v>
                </c:pt>
              </c:numCache>
            </c:numRef>
          </c:val>
          <c:extLst>
            <c:ext xmlns:c16="http://schemas.microsoft.com/office/drawing/2014/chart" uri="{C3380CC4-5D6E-409C-BE32-E72D297353CC}">
              <c16:uniqueId val="{00000000-BE6D-410D-A0AC-5D9FF308F246}"/>
            </c:ext>
          </c:extLst>
        </c:ser>
        <c:ser>
          <c:idx val="0"/>
          <c:order val="1"/>
          <c:tx>
            <c:v>Chassis A</c:v>
          </c:tx>
          <c:spPr>
            <a:solidFill>
              <a:schemeClr val="accent1"/>
            </a:solidFill>
            <a:ln>
              <a:noFill/>
            </a:ln>
            <a:effectLst/>
          </c:spPr>
          <c:invertIfNegative val="0"/>
          <c:cat>
            <c:strRef>
              <c:f>hist!$B$3:$B$13</c:f>
              <c:strCache>
                <c:ptCount val="11"/>
                <c:pt idx="0">
                  <c:v>&gt;10</c:v>
                </c:pt>
                <c:pt idx="1">
                  <c:v>10-12</c:v>
                </c:pt>
                <c:pt idx="2">
                  <c:v>12-14</c:v>
                </c:pt>
                <c:pt idx="3">
                  <c:v>14-16</c:v>
                </c:pt>
                <c:pt idx="4">
                  <c:v>16-18</c:v>
                </c:pt>
                <c:pt idx="5">
                  <c:v>18-20</c:v>
                </c:pt>
                <c:pt idx="6">
                  <c:v>20-22</c:v>
                </c:pt>
                <c:pt idx="7">
                  <c:v>22-24</c:v>
                </c:pt>
                <c:pt idx="8">
                  <c:v>24-26</c:v>
                </c:pt>
                <c:pt idx="9">
                  <c:v>26-28</c:v>
                </c:pt>
                <c:pt idx="10">
                  <c:v>&gt;28</c:v>
                </c:pt>
              </c:strCache>
            </c:strRef>
          </c:cat>
          <c:val>
            <c:numRef>
              <c:f>hist!$C$3:$C$13</c:f>
              <c:numCache>
                <c:formatCode>General</c:formatCode>
                <c:ptCount val="11"/>
                <c:pt idx="0">
                  <c:v>86</c:v>
                </c:pt>
                <c:pt idx="1">
                  <c:v>8</c:v>
                </c:pt>
                <c:pt idx="2">
                  <c:v>13</c:v>
                </c:pt>
                <c:pt idx="3">
                  <c:v>20</c:v>
                </c:pt>
                <c:pt idx="4">
                  <c:v>28</c:v>
                </c:pt>
                <c:pt idx="5">
                  <c:v>51</c:v>
                </c:pt>
                <c:pt idx="6">
                  <c:v>49</c:v>
                </c:pt>
                <c:pt idx="7">
                  <c:v>42</c:v>
                </c:pt>
                <c:pt idx="8">
                  <c:v>28</c:v>
                </c:pt>
                <c:pt idx="9">
                  <c:v>25</c:v>
                </c:pt>
                <c:pt idx="10">
                  <c:v>17</c:v>
                </c:pt>
              </c:numCache>
            </c:numRef>
          </c:val>
          <c:extLst>
            <c:ext xmlns:c16="http://schemas.microsoft.com/office/drawing/2014/chart" uri="{C3380CC4-5D6E-409C-BE32-E72D297353CC}">
              <c16:uniqueId val="{00000001-BE6D-410D-A0AC-5D9FF308F246}"/>
            </c:ext>
          </c:extLst>
        </c:ser>
        <c:dLbls>
          <c:showLegendKey val="0"/>
          <c:showVal val="0"/>
          <c:showCatName val="0"/>
          <c:showSerName val="0"/>
          <c:showPercent val="0"/>
          <c:showBubbleSize val="0"/>
        </c:dLbls>
        <c:gapWidth val="219"/>
        <c:overlap val="-27"/>
        <c:axId val="1430644671"/>
        <c:axId val="1430645919"/>
      </c:barChart>
      <c:catAx>
        <c:axId val="1430644671"/>
        <c:scaling>
          <c:orientation val="minMax"/>
        </c:scaling>
        <c:delete val="0"/>
        <c:axPos val="b"/>
        <c:title>
          <c:tx>
            <c:rich>
              <a:bodyPr/>
              <a:lstStyle/>
              <a:p>
                <a:pPr>
                  <a:defRPr sz="1000" b="0">
                    <a:latin typeface="Times New Roman" panose="02020603050405020304" pitchFamily="18" charset="0"/>
                    <a:cs typeface="Times New Roman" panose="02020603050405020304" pitchFamily="18" charset="0"/>
                  </a:defRPr>
                </a:pPr>
                <a:r>
                  <a:rPr lang="en-US" sz="1000" b="0">
                    <a:latin typeface="Times New Roman" panose="02020603050405020304" pitchFamily="18" charset="0"/>
                    <a:cs typeface="Times New Roman" panose="02020603050405020304" pitchFamily="18" charset="0"/>
                  </a:rPr>
                  <a:t>Written exam score range</a:t>
                </a:r>
              </a:p>
            </c:rich>
          </c:tx>
          <c:layout>
            <c:manualLayout>
              <c:xMode val="edge"/>
              <c:yMode val="edge"/>
              <c:x val="0.37877384797845626"/>
              <c:y val="0.93475815523059613"/>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645919"/>
        <c:crosses val="autoZero"/>
        <c:auto val="1"/>
        <c:lblAlgn val="ctr"/>
        <c:lblOffset val="100"/>
        <c:noMultiLvlLbl val="0"/>
      </c:catAx>
      <c:valAx>
        <c:axId val="1430645919"/>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a:lstStyle/>
              <a:p>
                <a:pPr algn="ctr" rtl="0">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 of students</a:t>
                </a:r>
              </a:p>
            </c:rich>
          </c:tx>
          <c:layout>
            <c:manualLayout>
              <c:xMode val="edge"/>
              <c:yMode val="edge"/>
              <c:x val="1.156403584851113E-2"/>
              <c:y val="0.13845484982145048"/>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0644671"/>
        <c:crosses val="autoZero"/>
        <c:crossBetween val="between"/>
      </c:valAx>
    </c:plotArea>
    <c:legend>
      <c:legendPos val="r"/>
      <c:layout>
        <c:manualLayout>
          <c:xMode val="edge"/>
          <c:yMode val="edge"/>
          <c:x val="0.80520927945585297"/>
          <c:y val="0.11686480806665633"/>
          <c:w val="0.1622978285563394"/>
          <c:h val="0.1904443136478419"/>
        </c:manualLayout>
      </c:layout>
      <c:overlay val="1"/>
      <c:spPr>
        <a:solidFill>
          <a:schemeClr val="bg1"/>
        </a:solidFill>
        <a:ln>
          <a:solidFill>
            <a:schemeClr val="bg1">
              <a:lumMod val="50000"/>
            </a:schemeClr>
          </a:solidFill>
        </a:ln>
      </c:spPr>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extLst/>
  </c:chart>
  <c:spPr>
    <a:ln>
      <a:noFill/>
    </a:ln>
  </c:spPr>
  <c:txPr>
    <a:bodyPr/>
    <a:lstStyle/>
    <a:p>
      <a:pPr>
        <a:defRPr/>
      </a:pPr>
      <a:endParaRPr lang="en-US"/>
    </a:p>
  </c:txPr>
  <c:externalData r:id="rId1">
    <c:autoUpdate val="0"/>
  </c:externalData>
</c:chartSpac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h</b:Tag>
    <b:SourceType>JournalArticle</b:SourceType>
    <b:Guid>{D6B01E96-2D7F-4CC5-A512-6C1DBAA57189}</b:Guid>
    <b:Author>
      <b:Author>
        <b:NameList>
          <b:Person>
            <b:Last>Kim</b:Last>
            <b:First>Dohee</b:First>
          </b:Person>
          <b:Person>
            <b:Last>E</b:Last>
            <b:First>Jeongsoo</b:First>
          </b:Person>
          <b:Person>
            <b:Last>Kim</b:Last>
            <b:First>and</b:First>
            <b:Middle>Kwang-Ki K.</b:Middle>
          </b:Person>
        </b:NameList>
      </b:Author>
    </b:Author>
    <b:Title>Energy-Optimal Regenerative Braking Strategy for Connected and Autonomous Electrified Vehicles: A Practical Design and Implementation for Real-World Commercial PHEVs</b:Title>
    <b:RefOrder>1</b:RefOrder>
  </b:Source>
  <b:Source>
    <b:Tag>Far17</b:Tag>
    <b:SourceType>JournalArticle</b:SourceType>
    <b:Guid>{1BEA746A-6B3F-4758-8CFA-5604038CA484}</b:Guid>
    <b:Author>
      <b:Author>
        <b:NameList>
          <b:Person>
            <b:Last>Naseri</b:Last>
            <b:First>Farshid</b:First>
          </b:Person>
          <b:Person>
            <b:Last>Farjah</b:Last>
            <b:First>Ebrahim</b:First>
          </b:Person>
          <b:Person>
            <b:Last>Ghanbari</b:Last>
            <b:First>and</b:First>
            <b:Middle>Teymoor</b:Middle>
          </b:Person>
        </b:NameList>
      </b:Author>
    </b:Author>
    <b:Title>An Efficient Regenerative Braking System Based on Battery/Supercapacitor for Electric, Hybrid, and Plug-In Hybrid Electric Vehicles With BLDC Motor</b:Title>
    <b:Year>2017</b:Year>
    <b:RefOrder>2</b:RefOrder>
  </b:Source>
  <b:Source>
    <b:Tag>Aki1</b:Tag>
    <b:SourceType>JournalArticle</b:SourceType>
    <b:Guid>{33D12418-72D3-4F2E-8815-813BAA4E9359}</b:Guid>
    <b:Author>
      <b:Author>
        <b:NameList>
          <b:Person>
            <b:Last>Ijima</b:Last>
            <b:First>Akihiro</b:First>
          </b:Person>
          <b:Person>
            <b:Last>Kiciato</b:Last>
          </b:Person>
          <b:Person>
            <b:Last>Koyano</b:Last>
            <b:First>Kiy</b:First>
          </b:Person>
          <b:Person>
            <b:Last>Hikokato</b:Last>
            <b:First>Masa</b:First>
          </b:Person>
          <b:Person>
            <b:Last>Furuta</b:Last>
            <b:First>Kuni</b:First>
            <b:Middle>Hisakozawa and naoki</b:Middle>
          </b:Person>
        </b:NameList>
      </b:Author>
    </b:Author>
    <b:Title>Emission Factor for Antimony in Brake Abrasion Dusts as One of the Major Atmospheric Antimony Sources</b:Title>
    <b:RefOrder>3</b:RefOrder>
  </b:Source>
  <b:Source>
    <b:Tag>Kyo</b:Tag>
    <b:SourceType>JournalArticle</b:SourceType>
    <b:Guid>{979F4740-4C7E-43C5-81F4-0681B1DD1BE4}</b:Guid>
    <b:Author>
      <b:Author>
        <b:NameList>
          <b:Person>
            <b:Last>Kyoung-Min Choo and Chung-Yuen Won</b:Last>
            <b:First>Senior</b:First>
            <b:Middle>Member, IEEE</b:Middle>
          </b:Person>
        </b:NameList>
      </b:Author>
    </b:Author>
    <b:Title>Design and Analysis of Electrical Braking Torque Limit Trajectory for Regenerative Braking in Electric Vehicles With PMSM Drive Systems</b:Title>
    <b:RefOrder>4</b:RefOrder>
  </b:Source>
  <b:Source>
    <b:Tag>Kes</b:Tag>
    <b:SourceType>JournalArticle</b:SourceType>
    <b:Guid>{7EB83012-1FE6-4C42-8638-C69C082BD94C}</b:Guid>
    <b:Author>
      <b:Author>
        <b:NameList>
          <b:Person>
            <b:Last>Subramanian</b:Last>
          </b:Person>
          <b:Person>
            <b:Last>C.</b:Last>
            <b:First>Kesavan</b:First>
            <b:Middle>Valis Subramaniyam &amp; Shankar</b:Middle>
          </b:Person>
        </b:NameList>
      </b:Author>
    </b:Author>
    <b:Title>Impact of regenerative braking torque blend-out characteristics on electrified heavy road vehicle braking performance</b:Title>
    <b:RefOrder>5</b:RefOrder>
  </b:Source>
  <b:Source>
    <b:Tag>Xih</b:Tag>
    <b:SourceType>JournalArticle</b:SourceType>
    <b:Guid>{B4AFDF08-EEED-425C-B582-7203F6C17617}</b:Guid>
    <b:Author>
      <b:Author>
        <b:NameList>
          <b:Person>
            <b:Last>Xihang Cao</b:Last>
            <b:First>Takeo</b:First>
            <b:Middle>Ishikawa</b:Middle>
          </b:Person>
        </b:NameList>
      </b:Author>
    </b:Author>
    <b:Title>Optimum Design of a Regenerative Braking System for Electric Vehicles Based on Fuzzy Control Strategy</b:Title>
    <b:RefOrder>6</b:RefOrder>
  </b:Source>
</b:Sources>
</file>

<file path=customXml/itemProps1.xml><?xml version="1.0" encoding="utf-8"?>
<ds:datastoreItem xmlns:ds="http://schemas.openxmlformats.org/officeDocument/2006/customXml" ds:itemID="{82A08DED-D669-46FD-B8CB-93C427622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489</Words>
  <Characters>59792</Characters>
  <Application>Microsoft Office Word</Application>
  <DocSecurity>0</DocSecurity>
  <Lines>498</Lines>
  <Paragraphs>140</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dataspect IT-Services, Neckargemuend, Germany</Company>
  <LinksUpToDate>false</LinksUpToDate>
  <CharactersWithSpaces>7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useppe Carbone</dc:creator>
  <dc:description>Formats and macros for Springer Lecture Notes</dc:description>
  <cp:lastModifiedBy>De Carvalho Pinheiro  Henrique</cp:lastModifiedBy>
  <cp:revision>2</cp:revision>
  <cp:lastPrinted>2022-05-11T13:19:00Z</cp:lastPrinted>
  <dcterms:created xsi:type="dcterms:W3CDTF">2022-09-13T08:12:00Z</dcterms:created>
  <dcterms:modified xsi:type="dcterms:W3CDTF">2022-09-13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NPKFRV4b"/&gt;&lt;style id="http://www.zotero.org/styles/ieee"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